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7D2E51"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7D2E51" w:rsidRDefault="00E10859" w:rsidP="00E10859">
                <w:pPr>
                  <w:tabs>
                    <w:tab w:val="left" w:pos="5387"/>
                  </w:tabs>
                  <w:rPr>
                    <w:b w:val="0"/>
                    <w:color w:val="FFFFFF" w:themeColor="background1"/>
                    <w14:textFill>
                      <w14:noFill/>
                    </w14:textFill>
                  </w:rPr>
                </w:pPr>
                <w:r w:rsidRPr="007D2E51">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7D2E51" w14:paraId="63755015" w14:textId="77777777" w:rsidTr="002F6D23">
        <w:trPr>
          <w:trHeight w:hRule="exact" w:val="20"/>
        </w:trPr>
        <w:tc>
          <w:tcPr>
            <w:tcW w:w="11907" w:type="dxa"/>
            <w:shd w:val="clear" w:color="auto" w:fill="FAC300"/>
          </w:tcPr>
          <w:p w14:paraId="0A3662B4" w14:textId="77777777" w:rsidR="00E10859" w:rsidRPr="007D2E51" w:rsidRDefault="00E10859" w:rsidP="00E10859">
            <w:pPr>
              <w:tabs>
                <w:tab w:val="left" w:pos="5387"/>
              </w:tabs>
              <w:rPr>
                <w:sz w:val="12"/>
                <w:szCs w:val="12"/>
              </w:rPr>
            </w:pPr>
          </w:p>
        </w:tc>
      </w:tr>
    </w:tbl>
    <w:p w14:paraId="268E146A" w14:textId="77777777" w:rsidR="00E10859" w:rsidRPr="007D2E51"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7D2E51" w14:paraId="4D7996E0" w14:textId="77777777" w:rsidTr="00CD37C7">
        <w:trPr>
          <w:trHeight w:val="1023"/>
        </w:trPr>
        <w:tc>
          <w:tcPr>
            <w:tcW w:w="9467" w:type="dxa"/>
            <w:gridSpan w:val="2"/>
            <w:shd w:val="clear" w:color="auto" w:fill="auto"/>
            <w:tcMar>
              <w:top w:w="0" w:type="dxa"/>
            </w:tcMar>
          </w:tcPr>
          <w:p w14:paraId="33B1F7BB" w14:textId="77777777" w:rsidR="00E10859" w:rsidRPr="007D2E51" w:rsidRDefault="00E10859" w:rsidP="00E10859">
            <w:pPr>
              <w:tabs>
                <w:tab w:val="left" w:pos="5387"/>
              </w:tabs>
              <w:spacing w:line="568" w:lineRule="atLeast"/>
              <w:rPr>
                <w:rFonts w:eastAsia="Times New Roman"/>
                <w:color w:val="000000"/>
                <w:spacing w:val="5"/>
                <w:kern w:val="28"/>
                <w:sz w:val="48"/>
                <w:szCs w:val="52"/>
              </w:rPr>
            </w:pPr>
            <w:r w:rsidRPr="007D2E51">
              <w:rPr>
                <w:rFonts w:eastAsia="Times New Roman"/>
                <w:color w:val="000000"/>
                <w:spacing w:val="5"/>
                <w:kern w:val="28"/>
                <w:sz w:val="48"/>
                <w:szCs w:val="52"/>
              </w:rPr>
              <w:fldChar w:fldCharType="begin">
                <w:ffData>
                  <w:name w:val=""/>
                  <w:enabled/>
                  <w:calcOnExit w:val="0"/>
                  <w:textInput>
                    <w:default w:val="Titel der Thesis"/>
                  </w:textInput>
                </w:ffData>
              </w:fldChar>
            </w:r>
            <w:r w:rsidRPr="007D2E51">
              <w:rPr>
                <w:rFonts w:eastAsia="Times New Roman"/>
                <w:color w:val="000000"/>
                <w:spacing w:val="5"/>
                <w:kern w:val="28"/>
                <w:sz w:val="48"/>
                <w:szCs w:val="52"/>
              </w:rPr>
              <w:instrText xml:space="preserve"> FORMTEXT </w:instrText>
            </w:r>
            <w:r w:rsidRPr="007D2E51">
              <w:rPr>
                <w:rFonts w:eastAsia="Times New Roman"/>
                <w:color w:val="000000"/>
                <w:spacing w:val="5"/>
                <w:kern w:val="28"/>
                <w:sz w:val="48"/>
                <w:szCs w:val="52"/>
              </w:rPr>
            </w:r>
            <w:r w:rsidRPr="007D2E51">
              <w:rPr>
                <w:rFonts w:eastAsia="Times New Roman"/>
                <w:color w:val="000000"/>
                <w:spacing w:val="5"/>
                <w:kern w:val="28"/>
                <w:sz w:val="48"/>
                <w:szCs w:val="52"/>
              </w:rPr>
              <w:fldChar w:fldCharType="separate"/>
            </w:r>
            <w:r w:rsidRPr="007D2E51">
              <w:rPr>
                <w:rFonts w:eastAsia="Times New Roman"/>
                <w:color w:val="000000"/>
                <w:spacing w:val="5"/>
                <w:kern w:val="28"/>
                <w:sz w:val="48"/>
                <w:szCs w:val="52"/>
              </w:rPr>
              <w:t>Titel der Thesis</w:t>
            </w:r>
            <w:r w:rsidRPr="007D2E51">
              <w:rPr>
                <w:rFonts w:eastAsia="Times New Roman"/>
                <w:color w:val="000000"/>
                <w:spacing w:val="5"/>
                <w:kern w:val="28"/>
                <w:sz w:val="48"/>
                <w:szCs w:val="52"/>
              </w:rPr>
              <w:fldChar w:fldCharType="end"/>
            </w:r>
          </w:p>
        </w:tc>
      </w:tr>
      <w:tr w:rsidR="00E10859" w:rsidRPr="007D2E51" w14:paraId="62FFBE05" w14:textId="77777777" w:rsidTr="00CD37C7">
        <w:trPr>
          <w:trHeight w:hRule="exact" w:val="832"/>
        </w:trPr>
        <w:tc>
          <w:tcPr>
            <w:tcW w:w="9467" w:type="dxa"/>
            <w:gridSpan w:val="2"/>
            <w:shd w:val="clear" w:color="auto" w:fill="auto"/>
          </w:tcPr>
          <w:p w14:paraId="4C9DF653" w14:textId="77777777" w:rsidR="00E10859" w:rsidRPr="007D2E51" w:rsidRDefault="00E10859" w:rsidP="00E10859">
            <w:pPr>
              <w:tabs>
                <w:tab w:val="left" w:pos="5387"/>
              </w:tabs>
              <w:spacing w:line="320" w:lineRule="exact"/>
              <w:outlineLvl w:val="1"/>
              <w:rPr>
                <w:rFonts w:cs="Arial"/>
                <w:sz w:val="28"/>
                <w:szCs w:val="24"/>
              </w:rPr>
            </w:pPr>
            <w:r w:rsidRPr="007D2E51">
              <w:rPr>
                <w:rFonts w:cs="Arial"/>
                <w:sz w:val="28"/>
                <w:szCs w:val="24"/>
              </w:rPr>
              <w:fldChar w:fldCharType="begin">
                <w:ffData>
                  <w:name w:val=""/>
                  <w:enabled/>
                  <w:calcOnExit w:val="0"/>
                  <w:textInput>
                    <w:default w:val="Hier steht ein Untertitel"/>
                  </w:textInput>
                </w:ffData>
              </w:fldChar>
            </w:r>
            <w:r w:rsidRPr="007D2E51">
              <w:rPr>
                <w:rFonts w:cs="Arial"/>
                <w:sz w:val="28"/>
                <w:szCs w:val="24"/>
              </w:rPr>
              <w:instrText xml:space="preserve"> FORMTEXT </w:instrText>
            </w:r>
            <w:r w:rsidRPr="007D2E51">
              <w:rPr>
                <w:rFonts w:cs="Arial"/>
                <w:sz w:val="28"/>
                <w:szCs w:val="24"/>
              </w:rPr>
            </w:r>
            <w:r w:rsidRPr="007D2E51">
              <w:rPr>
                <w:rFonts w:cs="Arial"/>
                <w:sz w:val="28"/>
                <w:szCs w:val="24"/>
              </w:rPr>
              <w:fldChar w:fldCharType="separate"/>
            </w:r>
            <w:r w:rsidRPr="007D2E51">
              <w:rPr>
                <w:rFonts w:cs="Arial"/>
                <w:sz w:val="28"/>
                <w:szCs w:val="24"/>
              </w:rPr>
              <w:t>Hier steht ein Untertitel</w:t>
            </w:r>
            <w:r w:rsidRPr="007D2E51">
              <w:rPr>
                <w:rFonts w:cs="Arial"/>
                <w:sz w:val="28"/>
                <w:szCs w:val="24"/>
              </w:rPr>
              <w:fldChar w:fldCharType="end"/>
            </w:r>
          </w:p>
        </w:tc>
      </w:tr>
      <w:tr w:rsidR="00E10859" w:rsidRPr="007D2E51" w14:paraId="40F59529" w14:textId="77777777" w:rsidTr="00CD37C7">
        <w:trPr>
          <w:trHeight w:hRule="exact" w:val="4253"/>
        </w:trPr>
        <w:tc>
          <w:tcPr>
            <w:tcW w:w="9467" w:type="dxa"/>
            <w:gridSpan w:val="2"/>
            <w:shd w:val="clear" w:color="auto" w:fill="auto"/>
          </w:tcPr>
          <w:p w14:paraId="0829A6ED" w14:textId="77777777" w:rsidR="00E10859" w:rsidRPr="007D2E51" w:rsidRDefault="00E10859" w:rsidP="00E10859">
            <w:pPr>
              <w:tabs>
                <w:tab w:val="center" w:pos="4536"/>
                <w:tab w:val="left" w:pos="5387"/>
                <w:tab w:val="right" w:pos="9072"/>
              </w:tabs>
              <w:spacing w:line="240" w:lineRule="auto"/>
              <w:rPr>
                <w:b/>
                <w:color w:val="697D91"/>
                <w:szCs w:val="19"/>
              </w:rPr>
            </w:pPr>
            <w:r w:rsidRPr="007D2E51">
              <w:rPr>
                <w:b/>
              </w:rPr>
              <w:fldChar w:fldCharType="begin">
                <w:ffData>
                  <w:name w:val=""/>
                  <w:enabled/>
                  <w:calcOnExit w:val="0"/>
                  <w:textInput>
                    <w:default w:val="Art der Arbeit (Semesterarbeit / Bachelorthesis / etc.)"/>
                  </w:textInput>
                </w:ffData>
              </w:fldChar>
            </w:r>
            <w:r w:rsidRPr="007D2E51">
              <w:rPr>
                <w:b/>
              </w:rPr>
              <w:instrText xml:space="preserve"> FORMTEXT </w:instrText>
            </w:r>
            <w:r w:rsidRPr="007D2E51">
              <w:rPr>
                <w:b/>
              </w:rPr>
            </w:r>
            <w:r w:rsidRPr="007D2E51">
              <w:rPr>
                <w:b/>
              </w:rPr>
              <w:fldChar w:fldCharType="separate"/>
            </w:r>
            <w:r w:rsidRPr="007D2E51">
              <w:rPr>
                <w:b/>
              </w:rPr>
              <w:t>Art der Arbeit (Semesterarbeit / Bachelorthesis / etc.)</w:t>
            </w:r>
            <w:r w:rsidRPr="007D2E51">
              <w:rPr>
                <w:b/>
              </w:rPr>
              <w:fldChar w:fldCharType="end"/>
            </w:r>
          </w:p>
        </w:tc>
      </w:tr>
      <w:tr w:rsidR="00E10859" w:rsidRPr="007D2E51"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7D2E51" w:rsidRDefault="00E10859" w:rsidP="00E10859">
            <w:r w:rsidRPr="007D2E51">
              <w:t>Studiengang:</w:t>
            </w:r>
          </w:p>
        </w:tc>
        <w:tc>
          <w:tcPr>
            <w:tcW w:w="4829" w:type="dxa"/>
            <w:shd w:val="clear" w:color="auto" w:fill="auto"/>
            <w:tcMar>
              <w:top w:w="57" w:type="dxa"/>
              <w:bottom w:w="57" w:type="dxa"/>
            </w:tcMar>
          </w:tcPr>
          <w:p w14:paraId="3B1AFD8D" w14:textId="77777777" w:rsidR="00E10859" w:rsidRPr="007D2E51" w:rsidRDefault="00E10859" w:rsidP="00E10859">
            <w:r w:rsidRPr="007D2E51">
              <w:rPr>
                <w:szCs w:val="19"/>
              </w:rPr>
              <w:fldChar w:fldCharType="begin">
                <w:ffData>
                  <w:name w:val=""/>
                  <w:enabled/>
                  <w:calcOnExit w:val="0"/>
                  <w:textInput>
                    <w:default w:val="[Studiengang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Studiengang einfügen]</w:t>
            </w:r>
            <w:r w:rsidRPr="007D2E51">
              <w:rPr>
                <w:szCs w:val="19"/>
              </w:rPr>
              <w:fldChar w:fldCharType="end"/>
            </w:r>
          </w:p>
        </w:tc>
      </w:tr>
      <w:tr w:rsidR="00E10859" w:rsidRPr="007D2E51"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7D2E51" w:rsidRDefault="00045A90" w:rsidP="00E10859">
            <w:r w:rsidRPr="007D2E51">
              <w:t>Autor*in</w:t>
            </w:r>
            <w:r w:rsidR="00E10859" w:rsidRPr="007D2E51">
              <w:t>:</w:t>
            </w:r>
          </w:p>
        </w:tc>
        <w:tc>
          <w:tcPr>
            <w:tcW w:w="4829" w:type="dxa"/>
            <w:shd w:val="clear" w:color="auto" w:fill="auto"/>
            <w:tcMar>
              <w:top w:w="57" w:type="dxa"/>
              <w:bottom w:w="57" w:type="dxa"/>
            </w:tcMar>
          </w:tcPr>
          <w:p w14:paraId="3EC0EEA2" w14:textId="77777777" w:rsidR="00E10859" w:rsidRPr="007D2E51" w:rsidRDefault="00E10859" w:rsidP="00E10859">
            <w:r w:rsidRPr="007D2E51">
              <w:rPr>
                <w:szCs w:val="19"/>
              </w:rPr>
              <w:fldChar w:fldCharType="begin">
                <w:ffData>
                  <w:name w:val=""/>
                  <w:enabled/>
                  <w:calcOnExit w:val="0"/>
                  <w:textInput>
                    <w:default w:val="[Autor/en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Autor/en einfügen]</w:t>
            </w:r>
            <w:r w:rsidRPr="007D2E51">
              <w:rPr>
                <w:szCs w:val="19"/>
              </w:rPr>
              <w:fldChar w:fldCharType="end"/>
            </w:r>
          </w:p>
        </w:tc>
      </w:tr>
      <w:tr w:rsidR="00E10859" w:rsidRPr="007D2E51"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7D2E51" w:rsidRDefault="00E10859" w:rsidP="00E10859">
            <w:r w:rsidRPr="007D2E51">
              <w:t>Betreuer</w:t>
            </w:r>
            <w:r w:rsidR="00045A90" w:rsidRPr="007D2E51">
              <w:t>*in</w:t>
            </w:r>
            <w:r w:rsidRPr="007D2E51">
              <w:t>:</w:t>
            </w:r>
          </w:p>
        </w:tc>
        <w:tc>
          <w:tcPr>
            <w:tcW w:w="4829" w:type="dxa"/>
            <w:shd w:val="clear" w:color="auto" w:fill="auto"/>
            <w:tcMar>
              <w:top w:w="57" w:type="dxa"/>
              <w:bottom w:w="57" w:type="dxa"/>
            </w:tcMar>
          </w:tcPr>
          <w:p w14:paraId="79BD83D2" w14:textId="77777777" w:rsidR="00E10859" w:rsidRPr="007D2E51" w:rsidRDefault="00E10859" w:rsidP="00E10859">
            <w:r w:rsidRPr="007D2E51">
              <w:rPr>
                <w:szCs w:val="19"/>
              </w:rPr>
              <w:fldChar w:fldCharType="begin">
                <w:ffData>
                  <w:name w:val=""/>
                  <w:enabled/>
                  <w:calcOnExit w:val="0"/>
                  <w:textInput>
                    <w:default w:val="[Betreuer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Betreuer einfügen]</w:t>
            </w:r>
            <w:r w:rsidRPr="007D2E51">
              <w:rPr>
                <w:szCs w:val="19"/>
              </w:rPr>
              <w:fldChar w:fldCharType="end"/>
            </w:r>
          </w:p>
        </w:tc>
      </w:tr>
      <w:tr w:rsidR="00E10859" w:rsidRPr="007D2E51"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7D2E51" w:rsidRDefault="00E10859" w:rsidP="00E10859">
            <w:r w:rsidRPr="007D2E51">
              <w:t>Auftraggeber</w:t>
            </w:r>
            <w:r w:rsidR="00045A90" w:rsidRPr="007D2E51">
              <w:t>*in</w:t>
            </w:r>
            <w:r w:rsidRPr="007D2E51">
              <w:t>:</w:t>
            </w:r>
          </w:p>
        </w:tc>
        <w:tc>
          <w:tcPr>
            <w:tcW w:w="4829" w:type="dxa"/>
            <w:shd w:val="clear" w:color="auto" w:fill="auto"/>
            <w:tcMar>
              <w:top w:w="57" w:type="dxa"/>
              <w:bottom w:w="57" w:type="dxa"/>
            </w:tcMar>
          </w:tcPr>
          <w:p w14:paraId="29C9AC68" w14:textId="77777777" w:rsidR="00E10859" w:rsidRPr="007D2E51" w:rsidRDefault="00E10859" w:rsidP="00E10859">
            <w:r w:rsidRPr="007D2E51">
              <w:rPr>
                <w:szCs w:val="19"/>
              </w:rPr>
              <w:fldChar w:fldCharType="begin">
                <w:ffData>
                  <w:name w:val=""/>
                  <w:enabled/>
                  <w:calcOnExit w:val="0"/>
                  <w:textInput>
                    <w:default w:val="[Auftraggeber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Auftraggeber einfügen]</w:t>
            </w:r>
            <w:r w:rsidRPr="007D2E51">
              <w:rPr>
                <w:szCs w:val="19"/>
              </w:rPr>
              <w:fldChar w:fldCharType="end"/>
            </w:r>
          </w:p>
        </w:tc>
      </w:tr>
      <w:tr w:rsidR="00E10859" w:rsidRPr="007D2E51"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7D2E51" w:rsidRDefault="00E10859" w:rsidP="00E10859">
            <w:r w:rsidRPr="007D2E51">
              <w:t>Expert</w:t>
            </w:r>
            <w:r w:rsidR="00045A90" w:rsidRPr="007D2E51">
              <w:t>*in</w:t>
            </w:r>
            <w:r w:rsidRPr="007D2E51">
              <w:t>:</w:t>
            </w:r>
          </w:p>
        </w:tc>
        <w:tc>
          <w:tcPr>
            <w:tcW w:w="4829" w:type="dxa"/>
            <w:shd w:val="clear" w:color="auto" w:fill="auto"/>
            <w:tcMar>
              <w:top w:w="57" w:type="dxa"/>
              <w:bottom w:w="57" w:type="dxa"/>
            </w:tcMar>
          </w:tcPr>
          <w:p w14:paraId="2BB91181" w14:textId="77777777" w:rsidR="00E10859" w:rsidRPr="007D2E51" w:rsidRDefault="00E10859" w:rsidP="00E10859">
            <w:r w:rsidRPr="007D2E51">
              <w:rPr>
                <w:szCs w:val="19"/>
              </w:rPr>
              <w:fldChar w:fldCharType="begin">
                <w:ffData>
                  <w:name w:val=""/>
                  <w:enabled/>
                  <w:calcOnExit w:val="0"/>
                  <w:textInput>
                    <w:default w:val="[Experte/n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Experte/n einfügen]</w:t>
            </w:r>
            <w:r w:rsidRPr="007D2E51">
              <w:rPr>
                <w:szCs w:val="19"/>
              </w:rPr>
              <w:fldChar w:fldCharType="end"/>
            </w:r>
          </w:p>
        </w:tc>
      </w:tr>
      <w:tr w:rsidR="00E10859" w:rsidRPr="007D2E51"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7D2E51" w:rsidRDefault="00E10859" w:rsidP="00E10859">
            <w:r w:rsidRPr="007D2E51">
              <w:t>Datum:</w:t>
            </w:r>
          </w:p>
        </w:tc>
        <w:tc>
          <w:tcPr>
            <w:tcW w:w="4829" w:type="dxa"/>
            <w:shd w:val="clear" w:color="auto" w:fill="auto"/>
            <w:tcMar>
              <w:top w:w="57" w:type="dxa"/>
              <w:bottom w:w="57" w:type="dxa"/>
            </w:tcMar>
          </w:tcPr>
          <w:p w14:paraId="31DE8D4A" w14:textId="77777777" w:rsidR="00E10859" w:rsidRPr="007D2E51" w:rsidRDefault="00E10859" w:rsidP="00E10859">
            <w:r w:rsidRPr="007D2E51">
              <w:rPr>
                <w:szCs w:val="19"/>
              </w:rPr>
              <w:fldChar w:fldCharType="begin">
                <w:ffData>
                  <w:name w:val=""/>
                  <w:enabled/>
                  <w:calcOnExit w:val="0"/>
                  <w:textInput>
                    <w:default w:val="[Datum einfügen]"/>
                  </w:textInput>
                </w:ffData>
              </w:fldChar>
            </w:r>
            <w:r w:rsidRPr="007D2E51">
              <w:rPr>
                <w:szCs w:val="19"/>
              </w:rPr>
              <w:instrText xml:space="preserve"> FORMTEXT </w:instrText>
            </w:r>
            <w:r w:rsidRPr="007D2E51">
              <w:rPr>
                <w:szCs w:val="19"/>
              </w:rPr>
            </w:r>
            <w:r w:rsidRPr="007D2E51">
              <w:rPr>
                <w:szCs w:val="19"/>
              </w:rPr>
              <w:fldChar w:fldCharType="separate"/>
            </w:r>
            <w:r w:rsidRPr="007D2E51">
              <w:rPr>
                <w:szCs w:val="19"/>
              </w:rPr>
              <w:t>[Datum einfügen]</w:t>
            </w:r>
            <w:r w:rsidRPr="007D2E51">
              <w:rPr>
                <w:szCs w:val="19"/>
              </w:rPr>
              <w:fldChar w:fldCharType="end"/>
            </w:r>
          </w:p>
        </w:tc>
      </w:tr>
    </w:tbl>
    <w:p w14:paraId="27A42326" w14:textId="77777777" w:rsidR="00E10859" w:rsidRPr="007D2E51" w:rsidRDefault="00E10859"/>
    <w:p w14:paraId="5EE5426B" w14:textId="77777777" w:rsidR="00E10859" w:rsidRPr="007D2E51" w:rsidRDefault="00E10859"/>
    <w:p w14:paraId="1C31E601" w14:textId="77777777" w:rsidR="00F825B4" w:rsidRPr="007D2E51" w:rsidRDefault="00F825B4" w:rsidP="004F7B96">
      <w:pPr>
        <w:pStyle w:val="Inhaltsverzeichnis"/>
        <w:spacing w:line="100" w:lineRule="atLeast"/>
        <w:rPr>
          <w:sz w:val="10"/>
          <w:szCs w:val="10"/>
        </w:rPr>
        <w:sectPr w:rsidR="00F825B4" w:rsidRPr="007D2E51"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195AF1BC" w:rsidR="00802E50" w:rsidRPr="007D2E51" w:rsidRDefault="00651319" w:rsidP="00802E50">
      <w:pPr>
        <w:pStyle w:val="Inhaltsverzeichnis"/>
      </w:pPr>
      <w:r w:rsidRPr="007D2E51">
        <w:lastRenderedPageBreak/>
        <w:t xml:space="preserve">Abstract oder </w:t>
      </w:r>
      <w:r w:rsidR="00802E50" w:rsidRPr="007D2E51">
        <w:t>Management Summary</w:t>
      </w:r>
    </w:p>
    <w:p w14:paraId="6CD28036" w14:textId="77777777" w:rsidR="00802E50" w:rsidRPr="007D2E51" w:rsidRDefault="00802E50" w:rsidP="00802E50"/>
    <w:p w14:paraId="628D944C" w14:textId="77777777" w:rsidR="003511EC" w:rsidRPr="007D2E51" w:rsidRDefault="003511EC" w:rsidP="007F2BDB">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tetur</w:t>
      </w:r>
      <w:proofErr w:type="spellEnd"/>
      <w:r w:rsidRPr="007D2E51">
        <w:t xml:space="preserve"> </w:t>
      </w:r>
      <w:proofErr w:type="spellStart"/>
      <w:r w:rsidRPr="007D2E51">
        <w:t>sadipscing</w:t>
      </w:r>
      <w:proofErr w:type="spellEnd"/>
      <w:r w:rsidRPr="007D2E51">
        <w:t xml:space="preserve"> </w:t>
      </w:r>
      <w:proofErr w:type="spellStart"/>
      <w:r w:rsidRPr="007D2E51">
        <w:t>elitr</w:t>
      </w:r>
      <w:proofErr w:type="spellEnd"/>
      <w:r w:rsidRPr="007D2E51">
        <w:t xml:space="preserve">, sed </w:t>
      </w:r>
      <w:proofErr w:type="spellStart"/>
      <w:r w:rsidRPr="007D2E51">
        <w:t>diam</w:t>
      </w:r>
      <w:proofErr w:type="spellEnd"/>
      <w:r w:rsidRPr="007D2E51">
        <w:t xml:space="preserve"> </w:t>
      </w:r>
      <w:proofErr w:type="spellStart"/>
      <w:r w:rsidRPr="007D2E51">
        <w:t>nonumy</w:t>
      </w:r>
      <w:proofErr w:type="spellEnd"/>
      <w:r w:rsidRPr="007D2E51">
        <w:t xml:space="preserve"> </w:t>
      </w:r>
      <w:proofErr w:type="spellStart"/>
      <w:r w:rsidRPr="007D2E51">
        <w:t>eirmod</w:t>
      </w:r>
      <w:proofErr w:type="spellEnd"/>
      <w:r w:rsidRPr="007D2E51">
        <w:t xml:space="preserve"> </w:t>
      </w:r>
      <w:proofErr w:type="spellStart"/>
      <w:r w:rsidRPr="007D2E51">
        <w:t>tempor</w:t>
      </w:r>
      <w:proofErr w:type="spellEnd"/>
      <w:r w:rsidRPr="007D2E51">
        <w:t xml:space="preserve"> </w:t>
      </w:r>
      <w:proofErr w:type="spellStart"/>
      <w:r w:rsidRPr="007D2E51">
        <w:t>invidunt</w:t>
      </w:r>
      <w:proofErr w:type="spellEnd"/>
      <w:r w:rsidRPr="007D2E51">
        <w:t xml:space="preserve"> </w:t>
      </w:r>
      <w:proofErr w:type="spellStart"/>
      <w:r w:rsidRPr="007D2E51">
        <w:t>ut</w:t>
      </w:r>
      <w:proofErr w:type="spellEnd"/>
      <w:r w:rsidRPr="007D2E51">
        <w:t xml:space="preserve"> </w:t>
      </w:r>
      <w:proofErr w:type="spellStart"/>
      <w:r w:rsidRPr="007D2E51">
        <w:t>labore</w:t>
      </w:r>
      <w:proofErr w:type="spellEnd"/>
      <w:r w:rsidRPr="007D2E51">
        <w:t xml:space="preserve"> et </w:t>
      </w:r>
      <w:proofErr w:type="spellStart"/>
      <w:r w:rsidRPr="007D2E51">
        <w:t>dolore</w:t>
      </w:r>
      <w:proofErr w:type="spellEnd"/>
      <w:r w:rsidRPr="007D2E51">
        <w:t xml:space="preserve"> magna </w:t>
      </w:r>
      <w:proofErr w:type="spellStart"/>
      <w:r w:rsidRPr="007D2E51">
        <w:t>aliquyam</w:t>
      </w:r>
      <w:proofErr w:type="spellEnd"/>
      <w:r w:rsidRPr="007D2E51">
        <w:t xml:space="preserve"> erat, sed </w:t>
      </w:r>
      <w:proofErr w:type="spellStart"/>
      <w:r w:rsidRPr="007D2E51">
        <w:t>diam</w:t>
      </w:r>
      <w:proofErr w:type="spellEnd"/>
      <w:r w:rsidRPr="007D2E51">
        <w:t xml:space="preserve"> </w:t>
      </w:r>
      <w:proofErr w:type="spellStart"/>
      <w:r w:rsidRPr="007D2E51">
        <w:t>voluptua</w:t>
      </w:r>
      <w:proofErr w:type="spellEnd"/>
      <w:r w:rsidRPr="007D2E51">
        <w:t xml:space="preserve">. At </w:t>
      </w:r>
      <w:proofErr w:type="spellStart"/>
      <w:r w:rsidRPr="007D2E51">
        <w:t>vero</w:t>
      </w:r>
      <w:proofErr w:type="spellEnd"/>
      <w:r w:rsidRPr="007D2E51">
        <w:t xml:space="preserve"> </w:t>
      </w:r>
      <w:proofErr w:type="spellStart"/>
      <w:r w:rsidRPr="007D2E51">
        <w:t>eos</w:t>
      </w:r>
      <w:proofErr w:type="spellEnd"/>
      <w:r w:rsidRPr="007D2E51">
        <w:t xml:space="preserve"> et </w:t>
      </w:r>
      <w:proofErr w:type="spellStart"/>
      <w:r w:rsidRPr="007D2E51">
        <w:t>accusam</w:t>
      </w:r>
      <w:proofErr w:type="spellEnd"/>
      <w:r w:rsidRPr="007D2E51">
        <w:t xml:space="preserve"> et </w:t>
      </w:r>
      <w:proofErr w:type="spellStart"/>
      <w:r w:rsidRPr="007D2E51">
        <w:t>justo</w:t>
      </w:r>
      <w:proofErr w:type="spellEnd"/>
      <w:r w:rsidRPr="007D2E51">
        <w:t xml:space="preserve"> </w:t>
      </w:r>
      <w:proofErr w:type="spellStart"/>
      <w:r w:rsidRPr="007D2E51">
        <w:t>duo</w:t>
      </w:r>
      <w:proofErr w:type="spellEnd"/>
      <w:r w:rsidRPr="007D2E51">
        <w:t xml:space="preserve"> </w:t>
      </w:r>
      <w:proofErr w:type="spellStart"/>
      <w:r w:rsidRPr="007D2E51">
        <w:t>dolores</w:t>
      </w:r>
      <w:proofErr w:type="spellEnd"/>
      <w:r w:rsidRPr="007D2E51">
        <w:t xml:space="preserve"> et </w:t>
      </w:r>
      <w:proofErr w:type="spellStart"/>
      <w:r w:rsidRPr="007D2E51">
        <w:t>ea</w:t>
      </w:r>
      <w:proofErr w:type="spellEnd"/>
      <w:r w:rsidRPr="007D2E51">
        <w:t xml:space="preserve"> </w:t>
      </w:r>
      <w:proofErr w:type="spellStart"/>
      <w:r w:rsidRPr="007D2E51">
        <w:t>rebum</w:t>
      </w:r>
      <w:proofErr w:type="spellEnd"/>
      <w:r w:rsidRPr="007D2E51">
        <w:t xml:space="preserve">. Stet </w:t>
      </w:r>
      <w:proofErr w:type="spellStart"/>
      <w:r w:rsidRPr="007D2E51">
        <w:t>clita</w:t>
      </w:r>
      <w:proofErr w:type="spellEnd"/>
      <w:r w:rsidRPr="007D2E51">
        <w:t xml:space="preserve"> </w:t>
      </w:r>
      <w:proofErr w:type="spellStart"/>
      <w:r w:rsidRPr="007D2E51">
        <w:t>kasd</w:t>
      </w:r>
      <w:proofErr w:type="spellEnd"/>
      <w:r w:rsidRPr="007D2E51">
        <w:t xml:space="preserve"> </w:t>
      </w:r>
      <w:proofErr w:type="spellStart"/>
      <w:r w:rsidRPr="007D2E51">
        <w:t>gubergren</w:t>
      </w:r>
      <w:proofErr w:type="spellEnd"/>
      <w:r w:rsidRPr="007D2E51">
        <w:t xml:space="preserve">, </w:t>
      </w:r>
      <w:proofErr w:type="spellStart"/>
      <w:r w:rsidRPr="007D2E51">
        <w:t>no</w:t>
      </w:r>
      <w:proofErr w:type="spellEnd"/>
      <w:r w:rsidRPr="007D2E51">
        <w:t xml:space="preserve"> </w:t>
      </w:r>
      <w:proofErr w:type="spellStart"/>
      <w:r w:rsidRPr="007D2E51">
        <w:t>sea</w:t>
      </w:r>
      <w:proofErr w:type="spellEnd"/>
      <w:r w:rsidRPr="007D2E51">
        <w:t xml:space="preserve"> </w:t>
      </w:r>
      <w:proofErr w:type="spellStart"/>
      <w:r w:rsidRPr="007D2E51">
        <w:t>takimata</w:t>
      </w:r>
      <w:proofErr w:type="spellEnd"/>
      <w:r w:rsidRPr="007D2E51">
        <w:t xml:space="preserve"> sanctus </w:t>
      </w:r>
      <w:proofErr w:type="spellStart"/>
      <w:r w:rsidRPr="007D2E51">
        <w:t>est</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tetur</w:t>
      </w:r>
      <w:proofErr w:type="spellEnd"/>
      <w:r w:rsidRPr="007D2E51">
        <w:t xml:space="preserve"> </w:t>
      </w:r>
      <w:proofErr w:type="spellStart"/>
      <w:r w:rsidRPr="007D2E51">
        <w:t>sadipscing</w:t>
      </w:r>
      <w:proofErr w:type="spellEnd"/>
      <w:r w:rsidRPr="007D2E51">
        <w:t xml:space="preserve"> </w:t>
      </w:r>
      <w:proofErr w:type="spellStart"/>
      <w:r w:rsidRPr="007D2E51">
        <w:t>elitr</w:t>
      </w:r>
      <w:proofErr w:type="spellEnd"/>
      <w:r w:rsidRPr="007D2E51">
        <w:t xml:space="preserve">, sed </w:t>
      </w:r>
      <w:proofErr w:type="spellStart"/>
      <w:r w:rsidRPr="007D2E51">
        <w:t>diam</w:t>
      </w:r>
      <w:proofErr w:type="spellEnd"/>
      <w:r w:rsidRPr="007D2E51">
        <w:t xml:space="preserve"> </w:t>
      </w:r>
      <w:proofErr w:type="spellStart"/>
      <w:r w:rsidRPr="007D2E51">
        <w:t>nonumy</w:t>
      </w:r>
      <w:proofErr w:type="spellEnd"/>
      <w:r w:rsidRPr="007D2E51">
        <w:t xml:space="preserve"> </w:t>
      </w:r>
      <w:proofErr w:type="spellStart"/>
      <w:r w:rsidRPr="007D2E51">
        <w:t>eirmod</w:t>
      </w:r>
      <w:proofErr w:type="spellEnd"/>
      <w:r w:rsidRPr="007D2E51">
        <w:t xml:space="preserve"> </w:t>
      </w:r>
      <w:proofErr w:type="spellStart"/>
      <w:r w:rsidRPr="007D2E51">
        <w:t>tempor</w:t>
      </w:r>
      <w:proofErr w:type="spellEnd"/>
      <w:r w:rsidRPr="007D2E51">
        <w:t xml:space="preserve"> </w:t>
      </w:r>
      <w:proofErr w:type="spellStart"/>
      <w:r w:rsidRPr="007D2E51">
        <w:t>invidunt</w:t>
      </w:r>
      <w:proofErr w:type="spellEnd"/>
      <w:r w:rsidRPr="007D2E51">
        <w:t xml:space="preserve"> </w:t>
      </w:r>
      <w:proofErr w:type="spellStart"/>
      <w:r w:rsidRPr="007D2E51">
        <w:t>ut</w:t>
      </w:r>
      <w:proofErr w:type="spellEnd"/>
      <w:r w:rsidRPr="007D2E51">
        <w:t xml:space="preserve"> </w:t>
      </w:r>
      <w:proofErr w:type="spellStart"/>
      <w:r w:rsidRPr="007D2E51">
        <w:t>labore</w:t>
      </w:r>
      <w:proofErr w:type="spellEnd"/>
      <w:r w:rsidRPr="007D2E51">
        <w:t xml:space="preserve"> et </w:t>
      </w:r>
      <w:proofErr w:type="spellStart"/>
      <w:r w:rsidRPr="007D2E51">
        <w:t>dolore</w:t>
      </w:r>
      <w:proofErr w:type="spellEnd"/>
      <w:r w:rsidRPr="007D2E51">
        <w:t xml:space="preserve"> magna </w:t>
      </w:r>
      <w:proofErr w:type="spellStart"/>
      <w:r w:rsidRPr="007D2E51">
        <w:t>aliquyam</w:t>
      </w:r>
      <w:proofErr w:type="spellEnd"/>
      <w:r w:rsidRPr="007D2E51">
        <w:t xml:space="preserve"> erat, sed </w:t>
      </w:r>
      <w:proofErr w:type="spellStart"/>
      <w:r w:rsidRPr="007D2E51">
        <w:t>diam</w:t>
      </w:r>
      <w:proofErr w:type="spellEnd"/>
      <w:r w:rsidRPr="007D2E51">
        <w:t xml:space="preserve"> </w:t>
      </w:r>
      <w:proofErr w:type="spellStart"/>
      <w:r w:rsidRPr="007D2E51">
        <w:t>voluptua</w:t>
      </w:r>
      <w:proofErr w:type="spellEnd"/>
      <w:r w:rsidRPr="007D2E51">
        <w:t xml:space="preserve">. At </w:t>
      </w:r>
      <w:proofErr w:type="spellStart"/>
      <w:r w:rsidRPr="007D2E51">
        <w:t>vero</w:t>
      </w:r>
      <w:proofErr w:type="spellEnd"/>
      <w:r w:rsidRPr="007D2E51">
        <w:t xml:space="preserve"> </w:t>
      </w:r>
      <w:proofErr w:type="spellStart"/>
      <w:r w:rsidRPr="007D2E51">
        <w:t>eos</w:t>
      </w:r>
      <w:proofErr w:type="spellEnd"/>
      <w:r w:rsidRPr="007D2E51">
        <w:t xml:space="preserve"> et </w:t>
      </w:r>
      <w:proofErr w:type="spellStart"/>
      <w:r w:rsidRPr="007D2E51">
        <w:t>accusam</w:t>
      </w:r>
      <w:proofErr w:type="spellEnd"/>
      <w:r w:rsidRPr="007D2E51">
        <w:t xml:space="preserve"> et </w:t>
      </w:r>
      <w:proofErr w:type="spellStart"/>
      <w:r w:rsidRPr="007D2E51">
        <w:t>justo</w:t>
      </w:r>
      <w:proofErr w:type="spellEnd"/>
      <w:r w:rsidRPr="007D2E51">
        <w:t xml:space="preserve"> </w:t>
      </w:r>
      <w:proofErr w:type="spellStart"/>
      <w:r w:rsidRPr="007D2E51">
        <w:t>duo</w:t>
      </w:r>
      <w:proofErr w:type="spellEnd"/>
      <w:r w:rsidRPr="007D2E51">
        <w:t xml:space="preserve"> </w:t>
      </w:r>
      <w:proofErr w:type="spellStart"/>
      <w:r w:rsidRPr="007D2E51">
        <w:t>dolores</w:t>
      </w:r>
      <w:proofErr w:type="spellEnd"/>
      <w:r w:rsidRPr="007D2E51">
        <w:t xml:space="preserve"> et </w:t>
      </w:r>
      <w:proofErr w:type="spellStart"/>
      <w:r w:rsidRPr="007D2E51">
        <w:t>ea</w:t>
      </w:r>
      <w:proofErr w:type="spellEnd"/>
      <w:r w:rsidRPr="007D2E51">
        <w:t xml:space="preserve"> </w:t>
      </w:r>
      <w:proofErr w:type="spellStart"/>
      <w:r w:rsidRPr="007D2E51">
        <w:t>rebum</w:t>
      </w:r>
      <w:proofErr w:type="spellEnd"/>
      <w:r w:rsidRPr="007D2E51">
        <w:t xml:space="preserve">. Stet </w:t>
      </w:r>
      <w:proofErr w:type="spellStart"/>
      <w:r w:rsidRPr="007D2E51">
        <w:t>clita</w:t>
      </w:r>
      <w:proofErr w:type="spellEnd"/>
      <w:r w:rsidRPr="007D2E51">
        <w:t xml:space="preserve"> </w:t>
      </w:r>
      <w:proofErr w:type="spellStart"/>
      <w:r w:rsidRPr="007D2E51">
        <w:t>kasd</w:t>
      </w:r>
      <w:proofErr w:type="spellEnd"/>
      <w:r w:rsidRPr="007D2E51">
        <w:t xml:space="preserve"> </w:t>
      </w:r>
      <w:proofErr w:type="spellStart"/>
      <w:r w:rsidRPr="007D2E51">
        <w:t>gubergren</w:t>
      </w:r>
      <w:proofErr w:type="spellEnd"/>
      <w:r w:rsidRPr="007D2E51">
        <w:t xml:space="preserve">, </w:t>
      </w:r>
      <w:proofErr w:type="spellStart"/>
      <w:r w:rsidRPr="007D2E51">
        <w:t>no</w:t>
      </w:r>
      <w:proofErr w:type="spellEnd"/>
      <w:r w:rsidRPr="007D2E51">
        <w:t xml:space="preserve"> </w:t>
      </w:r>
      <w:proofErr w:type="spellStart"/>
      <w:r w:rsidRPr="007D2E51">
        <w:t>sea</w:t>
      </w:r>
      <w:proofErr w:type="spellEnd"/>
      <w:r w:rsidRPr="007D2E51">
        <w:t xml:space="preserve"> </w:t>
      </w:r>
      <w:proofErr w:type="spellStart"/>
      <w:r w:rsidRPr="007D2E51">
        <w:t>takimata</w:t>
      </w:r>
      <w:proofErr w:type="spellEnd"/>
      <w:r w:rsidRPr="007D2E51">
        <w:t xml:space="preserve"> sanctus </w:t>
      </w:r>
      <w:proofErr w:type="spellStart"/>
      <w:r w:rsidRPr="007D2E51">
        <w:t>est</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tetur</w:t>
      </w:r>
      <w:proofErr w:type="spellEnd"/>
      <w:r w:rsidRPr="007D2E51">
        <w:t xml:space="preserve"> </w:t>
      </w:r>
      <w:proofErr w:type="spellStart"/>
      <w:r w:rsidRPr="007D2E51">
        <w:t>sadipscing</w:t>
      </w:r>
      <w:proofErr w:type="spellEnd"/>
      <w:r w:rsidRPr="007D2E51">
        <w:t xml:space="preserve"> </w:t>
      </w:r>
      <w:proofErr w:type="spellStart"/>
      <w:r w:rsidRPr="007D2E51">
        <w:t>elitr</w:t>
      </w:r>
      <w:proofErr w:type="spellEnd"/>
      <w:r w:rsidRPr="007D2E51">
        <w:t xml:space="preserve">, sed </w:t>
      </w:r>
      <w:proofErr w:type="spellStart"/>
      <w:r w:rsidRPr="007D2E51">
        <w:t>diam</w:t>
      </w:r>
      <w:proofErr w:type="spellEnd"/>
      <w:r w:rsidRPr="007D2E51">
        <w:t xml:space="preserve"> </w:t>
      </w:r>
      <w:proofErr w:type="spellStart"/>
      <w:r w:rsidRPr="007D2E51">
        <w:t>nonumy</w:t>
      </w:r>
      <w:proofErr w:type="spellEnd"/>
      <w:r w:rsidRPr="007D2E51">
        <w:t xml:space="preserve"> </w:t>
      </w:r>
      <w:proofErr w:type="spellStart"/>
      <w:r w:rsidRPr="007D2E51">
        <w:t>eirmod</w:t>
      </w:r>
      <w:proofErr w:type="spellEnd"/>
      <w:r w:rsidRPr="007D2E51">
        <w:t xml:space="preserve"> </w:t>
      </w:r>
      <w:proofErr w:type="spellStart"/>
      <w:r w:rsidRPr="007D2E51">
        <w:t>tempor</w:t>
      </w:r>
      <w:proofErr w:type="spellEnd"/>
      <w:r w:rsidRPr="007D2E51">
        <w:t xml:space="preserve"> </w:t>
      </w:r>
      <w:proofErr w:type="spellStart"/>
      <w:r w:rsidRPr="007D2E51">
        <w:t>invidunt</w:t>
      </w:r>
      <w:proofErr w:type="spellEnd"/>
      <w:r w:rsidRPr="007D2E51">
        <w:t xml:space="preserve"> </w:t>
      </w:r>
      <w:proofErr w:type="spellStart"/>
      <w:r w:rsidRPr="007D2E51">
        <w:t>ut</w:t>
      </w:r>
      <w:proofErr w:type="spellEnd"/>
      <w:r w:rsidRPr="007D2E51">
        <w:t xml:space="preserve"> </w:t>
      </w:r>
      <w:proofErr w:type="spellStart"/>
      <w:r w:rsidRPr="007D2E51">
        <w:t>labore</w:t>
      </w:r>
      <w:proofErr w:type="spellEnd"/>
      <w:r w:rsidRPr="007D2E51">
        <w:t xml:space="preserve"> et </w:t>
      </w:r>
      <w:proofErr w:type="spellStart"/>
      <w:r w:rsidRPr="007D2E51">
        <w:t>dolore</w:t>
      </w:r>
      <w:proofErr w:type="spellEnd"/>
      <w:r w:rsidRPr="007D2E51">
        <w:t xml:space="preserve"> magna </w:t>
      </w:r>
      <w:proofErr w:type="spellStart"/>
      <w:r w:rsidRPr="007D2E51">
        <w:t>aliquyam</w:t>
      </w:r>
      <w:proofErr w:type="spellEnd"/>
      <w:r w:rsidRPr="007D2E51">
        <w:t xml:space="preserve"> erat, sed </w:t>
      </w:r>
      <w:proofErr w:type="spellStart"/>
      <w:r w:rsidRPr="007D2E51">
        <w:t>diam</w:t>
      </w:r>
      <w:proofErr w:type="spellEnd"/>
      <w:r w:rsidRPr="007D2E51">
        <w:t xml:space="preserve"> </w:t>
      </w:r>
      <w:proofErr w:type="spellStart"/>
      <w:r w:rsidRPr="007D2E51">
        <w:t>voluptua</w:t>
      </w:r>
      <w:proofErr w:type="spellEnd"/>
      <w:r w:rsidRPr="007D2E51">
        <w:t xml:space="preserve">. At </w:t>
      </w:r>
      <w:proofErr w:type="spellStart"/>
      <w:r w:rsidRPr="007D2E51">
        <w:t>vero</w:t>
      </w:r>
      <w:proofErr w:type="spellEnd"/>
      <w:r w:rsidRPr="007D2E51">
        <w:t xml:space="preserve"> </w:t>
      </w:r>
      <w:proofErr w:type="spellStart"/>
      <w:r w:rsidRPr="007D2E51">
        <w:t>eos</w:t>
      </w:r>
      <w:proofErr w:type="spellEnd"/>
      <w:r w:rsidRPr="007D2E51">
        <w:t xml:space="preserve"> et </w:t>
      </w:r>
      <w:proofErr w:type="spellStart"/>
      <w:r w:rsidRPr="007D2E51">
        <w:t>accusam</w:t>
      </w:r>
      <w:proofErr w:type="spellEnd"/>
      <w:r w:rsidRPr="007D2E51">
        <w:t xml:space="preserve"> et </w:t>
      </w:r>
      <w:proofErr w:type="spellStart"/>
      <w:r w:rsidRPr="007D2E51">
        <w:t>justo</w:t>
      </w:r>
      <w:proofErr w:type="spellEnd"/>
      <w:r w:rsidRPr="007D2E51">
        <w:t xml:space="preserve"> </w:t>
      </w:r>
      <w:proofErr w:type="spellStart"/>
      <w:r w:rsidRPr="007D2E51">
        <w:t>duo</w:t>
      </w:r>
      <w:proofErr w:type="spellEnd"/>
      <w:r w:rsidRPr="007D2E51">
        <w:t xml:space="preserve"> </w:t>
      </w:r>
      <w:proofErr w:type="spellStart"/>
      <w:r w:rsidRPr="007D2E51">
        <w:t>dolores</w:t>
      </w:r>
      <w:proofErr w:type="spellEnd"/>
      <w:r w:rsidRPr="007D2E51">
        <w:t xml:space="preserve"> et </w:t>
      </w:r>
      <w:proofErr w:type="spellStart"/>
      <w:r w:rsidRPr="007D2E51">
        <w:t>ea</w:t>
      </w:r>
      <w:proofErr w:type="spellEnd"/>
      <w:r w:rsidRPr="007D2E51">
        <w:t xml:space="preserve"> </w:t>
      </w:r>
      <w:proofErr w:type="spellStart"/>
      <w:r w:rsidRPr="007D2E51">
        <w:t>rebum</w:t>
      </w:r>
      <w:proofErr w:type="spellEnd"/>
      <w:r w:rsidRPr="007D2E51">
        <w:t xml:space="preserve">. Stet </w:t>
      </w:r>
      <w:proofErr w:type="spellStart"/>
      <w:r w:rsidRPr="007D2E51">
        <w:t>clita</w:t>
      </w:r>
      <w:proofErr w:type="spellEnd"/>
      <w:r w:rsidRPr="007D2E51">
        <w:t xml:space="preserve"> </w:t>
      </w:r>
      <w:proofErr w:type="spellStart"/>
      <w:r w:rsidRPr="007D2E51">
        <w:t>kasd</w:t>
      </w:r>
      <w:proofErr w:type="spellEnd"/>
      <w:r w:rsidRPr="007D2E51">
        <w:t xml:space="preserve"> </w:t>
      </w:r>
      <w:proofErr w:type="spellStart"/>
      <w:r w:rsidRPr="007D2E51">
        <w:t>gubergren</w:t>
      </w:r>
      <w:proofErr w:type="spellEnd"/>
      <w:r w:rsidRPr="007D2E51">
        <w:t xml:space="preserve">, </w:t>
      </w:r>
      <w:proofErr w:type="spellStart"/>
      <w:r w:rsidRPr="007D2E51">
        <w:t>no</w:t>
      </w:r>
      <w:proofErr w:type="spellEnd"/>
      <w:r w:rsidRPr="007D2E51">
        <w:t xml:space="preserve"> </w:t>
      </w:r>
      <w:proofErr w:type="spellStart"/>
      <w:r w:rsidRPr="007D2E51">
        <w:t>sea</w:t>
      </w:r>
      <w:proofErr w:type="spellEnd"/>
      <w:r w:rsidRPr="007D2E51">
        <w:t xml:space="preserve"> </w:t>
      </w:r>
      <w:proofErr w:type="spellStart"/>
      <w:r w:rsidRPr="007D2E51">
        <w:t>takimata</w:t>
      </w:r>
      <w:proofErr w:type="spellEnd"/>
      <w:r w:rsidRPr="007D2E51">
        <w:t xml:space="preserve"> sanctus </w:t>
      </w:r>
      <w:proofErr w:type="spellStart"/>
      <w:r w:rsidRPr="007D2E51">
        <w:t>est</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
    <w:p w14:paraId="6C7F0B09" w14:textId="77777777" w:rsidR="003511EC" w:rsidRPr="007D2E51" w:rsidRDefault="003511EC" w:rsidP="003511EC"/>
    <w:p w14:paraId="60D759E5" w14:textId="77777777" w:rsidR="003511EC" w:rsidRPr="007D2E51" w:rsidRDefault="003511EC" w:rsidP="007F2BDB">
      <w:r w:rsidRPr="007D2E51">
        <w:t xml:space="preserve">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esse </w:t>
      </w:r>
      <w:proofErr w:type="spellStart"/>
      <w:r w:rsidRPr="007D2E51">
        <w:t>molestie</w:t>
      </w:r>
      <w:proofErr w:type="spellEnd"/>
      <w:r w:rsidRPr="007D2E51">
        <w:t xml:space="preserve"> </w:t>
      </w:r>
      <w:proofErr w:type="spellStart"/>
      <w:r w:rsidRPr="007D2E51">
        <w:t>consequat</w:t>
      </w:r>
      <w:proofErr w:type="spellEnd"/>
      <w:r w:rsidRPr="007D2E51">
        <w:t xml:space="preserve">, </w:t>
      </w:r>
      <w:proofErr w:type="spellStart"/>
      <w:r w:rsidRPr="007D2E51">
        <w:t>vel</w:t>
      </w:r>
      <w:proofErr w:type="spellEnd"/>
      <w:r w:rsidRPr="007D2E51">
        <w:t xml:space="preserve"> </w:t>
      </w:r>
      <w:proofErr w:type="spellStart"/>
      <w:r w:rsidRPr="007D2E51">
        <w:t>illum</w:t>
      </w:r>
      <w:proofErr w:type="spellEnd"/>
      <w:r w:rsidRPr="007D2E51">
        <w:t xml:space="preserve"> </w:t>
      </w:r>
      <w:proofErr w:type="spellStart"/>
      <w:r w:rsidRPr="007D2E51">
        <w:t>dolore</w:t>
      </w:r>
      <w:proofErr w:type="spellEnd"/>
      <w:r w:rsidRPr="007D2E51">
        <w:t xml:space="preserve"> </w:t>
      </w:r>
      <w:proofErr w:type="spellStart"/>
      <w:r w:rsidRPr="007D2E51">
        <w:t>eu</w:t>
      </w:r>
      <w:proofErr w:type="spellEnd"/>
      <w:r w:rsidRPr="007D2E51">
        <w:t xml:space="preserve"> </w:t>
      </w:r>
      <w:proofErr w:type="spellStart"/>
      <w:r w:rsidRPr="007D2E51">
        <w:t>feugiat</w:t>
      </w:r>
      <w:proofErr w:type="spellEnd"/>
      <w:r w:rsidRPr="007D2E51">
        <w:t xml:space="preserve"> nulla </w:t>
      </w:r>
      <w:proofErr w:type="spellStart"/>
      <w:r w:rsidRPr="007D2E51">
        <w:t>facilisis</w:t>
      </w:r>
      <w:proofErr w:type="spellEnd"/>
      <w:r w:rsidRPr="007D2E51">
        <w:t xml:space="preserve"> at </w:t>
      </w:r>
      <w:proofErr w:type="spellStart"/>
      <w:r w:rsidRPr="007D2E51">
        <w:t>vero</w:t>
      </w:r>
      <w:proofErr w:type="spellEnd"/>
      <w:r w:rsidRPr="007D2E51">
        <w:t xml:space="preserve"> </w:t>
      </w:r>
      <w:proofErr w:type="spellStart"/>
      <w:r w:rsidRPr="007D2E51">
        <w:t>eros</w:t>
      </w:r>
      <w:proofErr w:type="spellEnd"/>
      <w:r w:rsidRPr="007D2E51">
        <w:t xml:space="preserve"> et </w:t>
      </w:r>
      <w:proofErr w:type="spellStart"/>
      <w:r w:rsidRPr="007D2E51">
        <w:t>accumsan</w:t>
      </w:r>
      <w:proofErr w:type="spellEnd"/>
      <w:r w:rsidRPr="007D2E51">
        <w:t xml:space="preserve"> et </w:t>
      </w:r>
      <w:proofErr w:type="spellStart"/>
      <w:r w:rsidRPr="007D2E51">
        <w:t>iusto</w:t>
      </w:r>
      <w:proofErr w:type="spellEnd"/>
      <w:r w:rsidRPr="007D2E51">
        <w:t xml:space="preserve"> </w:t>
      </w:r>
      <w:proofErr w:type="spellStart"/>
      <w:r w:rsidRPr="007D2E51">
        <w:t>odio</w:t>
      </w:r>
      <w:proofErr w:type="spellEnd"/>
      <w:r w:rsidRPr="007D2E51">
        <w:t xml:space="preserve"> </w:t>
      </w:r>
      <w:proofErr w:type="spellStart"/>
      <w:r w:rsidRPr="007D2E51">
        <w:t>dignissim</w:t>
      </w:r>
      <w:proofErr w:type="spellEnd"/>
      <w:r w:rsidRPr="007D2E51">
        <w:t xml:space="preserve"> </w:t>
      </w:r>
      <w:proofErr w:type="spellStart"/>
      <w:r w:rsidRPr="007D2E51">
        <w:t>qui</w:t>
      </w:r>
      <w:proofErr w:type="spellEnd"/>
      <w:r w:rsidRPr="007D2E51">
        <w:t xml:space="preserve"> </w:t>
      </w:r>
      <w:proofErr w:type="spellStart"/>
      <w:r w:rsidRPr="007D2E51">
        <w:t>blandit</w:t>
      </w:r>
      <w:proofErr w:type="spellEnd"/>
      <w:r w:rsidRPr="007D2E51">
        <w:t xml:space="preserve"> </w:t>
      </w:r>
      <w:proofErr w:type="spellStart"/>
      <w:r w:rsidRPr="007D2E51">
        <w:t>praesent</w:t>
      </w:r>
      <w:proofErr w:type="spellEnd"/>
      <w:r w:rsidRPr="007D2E51">
        <w:t xml:space="preserve"> </w:t>
      </w:r>
      <w:proofErr w:type="spellStart"/>
      <w:r w:rsidRPr="007D2E51">
        <w:t>luptatum</w:t>
      </w:r>
      <w:proofErr w:type="spellEnd"/>
      <w:r w:rsidRPr="007D2E51">
        <w:t xml:space="preserve"> </w:t>
      </w:r>
      <w:proofErr w:type="spellStart"/>
      <w:r w:rsidRPr="007D2E51">
        <w:t>zzril</w:t>
      </w:r>
      <w:proofErr w:type="spellEnd"/>
      <w:r w:rsidRPr="007D2E51">
        <w:t xml:space="preserve"> </w:t>
      </w:r>
      <w:proofErr w:type="spellStart"/>
      <w:r w:rsidRPr="007D2E51">
        <w:t>delenit</w:t>
      </w:r>
      <w:proofErr w:type="spellEnd"/>
      <w:r w:rsidRPr="007D2E51">
        <w:t xml:space="preserve"> </w:t>
      </w:r>
      <w:proofErr w:type="spellStart"/>
      <w:r w:rsidRPr="007D2E51">
        <w:t>augue</w:t>
      </w:r>
      <w:proofErr w:type="spellEnd"/>
      <w:r w:rsidRPr="007D2E51">
        <w:t xml:space="preserve"> </w:t>
      </w:r>
      <w:proofErr w:type="spellStart"/>
      <w:r w:rsidRPr="007D2E51">
        <w:t>duis</w:t>
      </w:r>
      <w:proofErr w:type="spellEnd"/>
      <w:r w:rsidRPr="007D2E51">
        <w:t xml:space="preserve"> </w:t>
      </w:r>
      <w:proofErr w:type="spellStart"/>
      <w:r w:rsidRPr="007D2E51">
        <w:t>dolore</w:t>
      </w:r>
      <w:proofErr w:type="spellEnd"/>
      <w:r w:rsidRPr="007D2E51">
        <w:t xml:space="preserve"> </w:t>
      </w:r>
      <w:proofErr w:type="spellStart"/>
      <w:r w:rsidRPr="007D2E51">
        <w:t>te</w:t>
      </w:r>
      <w:proofErr w:type="spellEnd"/>
      <w:r w:rsidRPr="007D2E51">
        <w:t xml:space="preserve"> </w:t>
      </w:r>
      <w:proofErr w:type="spellStart"/>
      <w:r w:rsidRPr="007D2E51">
        <w:t>feugait</w:t>
      </w:r>
      <w:proofErr w:type="spellEnd"/>
      <w:r w:rsidRPr="007D2E51">
        <w:t xml:space="preserve"> nulla </w:t>
      </w:r>
      <w:proofErr w:type="spellStart"/>
      <w:r w:rsidRPr="007D2E51">
        <w:t>facilisi</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ctetuer</w:t>
      </w:r>
      <w:proofErr w:type="spellEnd"/>
      <w:r w:rsidRPr="007D2E51">
        <w:t xml:space="preserve"> </w:t>
      </w:r>
      <w:proofErr w:type="spellStart"/>
      <w:r w:rsidRPr="007D2E51">
        <w:t>adipiscing</w:t>
      </w:r>
      <w:proofErr w:type="spellEnd"/>
      <w:r w:rsidRPr="007D2E51">
        <w:t xml:space="preserve"> </w:t>
      </w:r>
      <w:proofErr w:type="spellStart"/>
      <w:r w:rsidRPr="007D2E51">
        <w:t>elit</w:t>
      </w:r>
      <w:proofErr w:type="spellEnd"/>
      <w:r w:rsidRPr="007D2E51">
        <w:t xml:space="preserve">, sed </w:t>
      </w:r>
      <w:proofErr w:type="spellStart"/>
      <w:r w:rsidRPr="007D2E51">
        <w:t>diam</w:t>
      </w:r>
      <w:proofErr w:type="spellEnd"/>
      <w:r w:rsidRPr="007D2E51">
        <w:t xml:space="preserve"> </w:t>
      </w:r>
      <w:proofErr w:type="spellStart"/>
      <w:r w:rsidRPr="007D2E51">
        <w:t>nonummy</w:t>
      </w:r>
      <w:proofErr w:type="spellEnd"/>
      <w:r w:rsidRPr="007D2E51">
        <w:t xml:space="preserve"> </w:t>
      </w:r>
      <w:proofErr w:type="spellStart"/>
      <w:r w:rsidRPr="007D2E51">
        <w:t>nibh</w:t>
      </w:r>
      <w:proofErr w:type="spellEnd"/>
      <w:r w:rsidRPr="007D2E51">
        <w:t xml:space="preserve"> </w:t>
      </w:r>
      <w:proofErr w:type="spellStart"/>
      <w:r w:rsidRPr="007D2E51">
        <w:t>euismod</w:t>
      </w:r>
      <w:proofErr w:type="spellEnd"/>
      <w:r w:rsidRPr="007D2E51">
        <w:t xml:space="preserve"> </w:t>
      </w:r>
      <w:proofErr w:type="spellStart"/>
      <w:r w:rsidRPr="007D2E51">
        <w:t>tincidunt</w:t>
      </w:r>
      <w:proofErr w:type="spellEnd"/>
      <w:r w:rsidRPr="007D2E51">
        <w:t xml:space="preserve"> </w:t>
      </w:r>
      <w:proofErr w:type="spellStart"/>
      <w:r w:rsidRPr="007D2E51">
        <w:t>ut</w:t>
      </w:r>
      <w:proofErr w:type="spellEnd"/>
      <w:r w:rsidRPr="007D2E51">
        <w:t xml:space="preserve"> </w:t>
      </w:r>
      <w:proofErr w:type="spellStart"/>
      <w:r w:rsidRPr="007D2E51">
        <w:t>laoreet</w:t>
      </w:r>
      <w:proofErr w:type="spellEnd"/>
      <w:r w:rsidRPr="007D2E51">
        <w:t xml:space="preserve"> </w:t>
      </w:r>
      <w:proofErr w:type="spellStart"/>
      <w:r w:rsidRPr="007D2E51">
        <w:t>dolore</w:t>
      </w:r>
      <w:proofErr w:type="spellEnd"/>
      <w:r w:rsidRPr="007D2E51">
        <w:t xml:space="preserve"> magna </w:t>
      </w:r>
      <w:proofErr w:type="spellStart"/>
      <w:r w:rsidRPr="007D2E51">
        <w:t>aliquam</w:t>
      </w:r>
      <w:proofErr w:type="spellEnd"/>
      <w:r w:rsidRPr="007D2E51">
        <w:t xml:space="preserve"> erat </w:t>
      </w:r>
      <w:proofErr w:type="spellStart"/>
      <w:r w:rsidRPr="007D2E51">
        <w:t>volutpat</w:t>
      </w:r>
      <w:proofErr w:type="spellEnd"/>
      <w:r w:rsidRPr="007D2E51">
        <w:t xml:space="preserve">. </w:t>
      </w:r>
    </w:p>
    <w:p w14:paraId="40A08952" w14:textId="77777777" w:rsidR="003511EC" w:rsidRPr="007D2E51" w:rsidRDefault="003511EC" w:rsidP="003511EC"/>
    <w:p w14:paraId="69C0F48A" w14:textId="77777777" w:rsidR="003511EC" w:rsidRPr="007D2E51" w:rsidRDefault="003511EC" w:rsidP="007F2BDB">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2A724599" w14:textId="77777777" w:rsidR="003511EC" w:rsidRPr="007D2E51" w:rsidRDefault="003511EC" w:rsidP="003511EC"/>
    <w:p w14:paraId="7CE4D4E5" w14:textId="40DCE901" w:rsidR="008D61F6" w:rsidRPr="007D2E51" w:rsidRDefault="00802E50" w:rsidP="00D806D3">
      <w:pPr>
        <w:pStyle w:val="Inhaltsverzeichnis"/>
        <w:tabs>
          <w:tab w:val="center" w:pos="4733"/>
        </w:tabs>
      </w:pPr>
      <w:r w:rsidRPr="007D2E51">
        <w:br w:type="page"/>
      </w:r>
      <w:r w:rsidR="008D61F6" w:rsidRPr="007D2E51">
        <w:lastRenderedPageBreak/>
        <w:t>Inhalt</w:t>
      </w:r>
      <w:r w:rsidR="00D806D3" w:rsidRPr="007D2E51">
        <w:tab/>
      </w:r>
    </w:p>
    <w:p w14:paraId="71C85EFB" w14:textId="77777777" w:rsidR="00796682" w:rsidRPr="007D2E51" w:rsidRDefault="00796682"/>
    <w:p w14:paraId="2EF0C4E3" w14:textId="77777777" w:rsidR="004F7B96" w:rsidRPr="007D2E51" w:rsidRDefault="004F7B96"/>
    <w:p w14:paraId="6F320A07" w14:textId="4A214D1A" w:rsidR="00E857B9" w:rsidRPr="007D2E51" w:rsidRDefault="009C1039">
      <w:pPr>
        <w:pStyle w:val="TOC1"/>
        <w:rPr>
          <w:rFonts w:asciiTheme="minorHAnsi" w:eastAsiaTheme="minorEastAsia" w:hAnsiTheme="minorHAnsi" w:cstheme="minorBidi"/>
          <w:kern w:val="2"/>
          <w:sz w:val="22"/>
          <w:szCs w:val="22"/>
          <w:lang w:val="de-CH" w:eastAsia="de-CH"/>
          <w14:ligatures w14:val="standardContextual"/>
        </w:rPr>
      </w:pPr>
      <w:r w:rsidRPr="007D2E51">
        <w:rPr>
          <w:lang w:val="de-CH"/>
        </w:rPr>
        <w:fldChar w:fldCharType="begin"/>
      </w:r>
      <w:r w:rsidRPr="007D2E51">
        <w:rPr>
          <w:lang w:val="de-CH"/>
        </w:rPr>
        <w:instrText xml:space="preserve"> TOC \o "1-1" \h \z \t "Überschrift 2;2;Überschrift 3;3;Überschrift 4;4;Überschrift 5;5" </w:instrText>
      </w:r>
      <w:r w:rsidRPr="007D2E51">
        <w:rPr>
          <w:lang w:val="de-CH"/>
        </w:rPr>
        <w:fldChar w:fldCharType="separate"/>
      </w:r>
      <w:hyperlink w:anchor="_Toc166054050" w:history="1">
        <w:r w:rsidR="00E857B9" w:rsidRPr="007D2E51">
          <w:rPr>
            <w:rStyle w:val="Hyperlink"/>
            <w:lang w:val="de-CH"/>
          </w:rPr>
          <w:t>1</w:t>
        </w:r>
        <w:r w:rsidR="00E857B9" w:rsidRPr="007D2E51">
          <w:rPr>
            <w:rFonts w:asciiTheme="minorHAnsi" w:eastAsiaTheme="minorEastAsia" w:hAnsiTheme="minorHAnsi" w:cstheme="minorBidi"/>
            <w:kern w:val="2"/>
            <w:sz w:val="22"/>
            <w:szCs w:val="22"/>
            <w:lang w:val="de-CH" w:eastAsia="de-CH"/>
            <w14:ligatures w14:val="standardContextual"/>
          </w:rPr>
          <w:tab/>
        </w:r>
        <w:r w:rsidR="00E857B9" w:rsidRPr="007D2E51">
          <w:rPr>
            <w:rStyle w:val="Hyperlink"/>
            <w:lang w:val="de-CH"/>
          </w:rPr>
          <w:t>Einleitung</w:t>
        </w:r>
        <w:r w:rsidR="00E857B9" w:rsidRPr="007D2E51">
          <w:rPr>
            <w:webHidden/>
            <w:lang w:val="de-CH"/>
          </w:rPr>
          <w:tab/>
        </w:r>
        <w:r w:rsidR="00E857B9" w:rsidRPr="007D2E51">
          <w:rPr>
            <w:webHidden/>
            <w:lang w:val="de-CH"/>
          </w:rPr>
          <w:fldChar w:fldCharType="begin"/>
        </w:r>
        <w:r w:rsidR="00E857B9" w:rsidRPr="007D2E51">
          <w:rPr>
            <w:webHidden/>
            <w:lang w:val="de-CH"/>
          </w:rPr>
          <w:instrText xml:space="preserve"> PAGEREF _Toc166054050 \h </w:instrText>
        </w:r>
        <w:r w:rsidR="00E857B9" w:rsidRPr="007D2E51">
          <w:rPr>
            <w:webHidden/>
            <w:lang w:val="de-CH"/>
          </w:rPr>
        </w:r>
        <w:r w:rsidR="00E857B9" w:rsidRPr="007D2E51">
          <w:rPr>
            <w:webHidden/>
            <w:lang w:val="de-CH"/>
          </w:rPr>
          <w:fldChar w:fldCharType="separate"/>
        </w:r>
        <w:r w:rsidR="0043448A" w:rsidRPr="007D2E51">
          <w:rPr>
            <w:webHidden/>
            <w:lang w:val="de-CH"/>
          </w:rPr>
          <w:t>4</w:t>
        </w:r>
        <w:r w:rsidR="00E857B9" w:rsidRPr="007D2E51">
          <w:rPr>
            <w:webHidden/>
            <w:lang w:val="de-CH"/>
          </w:rPr>
          <w:fldChar w:fldCharType="end"/>
        </w:r>
      </w:hyperlink>
    </w:p>
    <w:p w14:paraId="6DB79797" w14:textId="0B748C8D"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51" w:history="1">
        <w:r w:rsidRPr="007D2E51">
          <w:rPr>
            <w:rStyle w:val="Hyperlink"/>
            <w:lang w:val="de-CH"/>
          </w:rPr>
          <w:t>2</w:t>
        </w:r>
        <w:r w:rsidRPr="007D2E51">
          <w:rPr>
            <w:rFonts w:asciiTheme="minorHAnsi" w:eastAsiaTheme="minorEastAsia" w:hAnsiTheme="minorHAnsi" w:cstheme="minorBidi"/>
            <w:kern w:val="2"/>
            <w:sz w:val="22"/>
            <w:szCs w:val="22"/>
            <w:lang w:val="de-CH" w:eastAsia="de-CH"/>
            <w14:ligatures w14:val="standardContextual"/>
          </w:rPr>
          <w:tab/>
        </w:r>
        <w:r w:rsidRPr="007D2E51">
          <w:rPr>
            <w:rStyle w:val="Hyperlink"/>
            <w:lang w:val="de-CH"/>
          </w:rPr>
          <w:t>Theorie / Stand der Forschung</w:t>
        </w:r>
        <w:r w:rsidRPr="007D2E51">
          <w:rPr>
            <w:webHidden/>
            <w:lang w:val="de-CH"/>
          </w:rPr>
          <w:tab/>
        </w:r>
        <w:r w:rsidRPr="007D2E51">
          <w:rPr>
            <w:webHidden/>
            <w:lang w:val="de-CH"/>
          </w:rPr>
          <w:fldChar w:fldCharType="begin"/>
        </w:r>
        <w:r w:rsidRPr="007D2E51">
          <w:rPr>
            <w:webHidden/>
            <w:lang w:val="de-CH"/>
          </w:rPr>
          <w:instrText xml:space="preserve"> PAGEREF _Toc166054051 \h </w:instrText>
        </w:r>
        <w:r w:rsidRPr="007D2E51">
          <w:rPr>
            <w:webHidden/>
            <w:lang w:val="de-CH"/>
          </w:rPr>
        </w:r>
        <w:r w:rsidRPr="007D2E51">
          <w:rPr>
            <w:webHidden/>
            <w:lang w:val="de-CH"/>
          </w:rPr>
          <w:fldChar w:fldCharType="separate"/>
        </w:r>
        <w:r w:rsidR="0043448A" w:rsidRPr="007D2E51">
          <w:rPr>
            <w:webHidden/>
            <w:lang w:val="de-CH"/>
          </w:rPr>
          <w:t>5</w:t>
        </w:r>
        <w:r w:rsidRPr="007D2E51">
          <w:rPr>
            <w:webHidden/>
            <w:lang w:val="de-CH"/>
          </w:rPr>
          <w:fldChar w:fldCharType="end"/>
        </w:r>
      </w:hyperlink>
    </w:p>
    <w:p w14:paraId="373F6F2C" w14:textId="2BA74E6F"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52" w:history="1">
        <w:r w:rsidRPr="007D2E51">
          <w:rPr>
            <w:rStyle w:val="Hyperlink"/>
          </w:rPr>
          <w:t>2.1 Überschrift</w:t>
        </w:r>
        <w:r w:rsidRPr="007D2E51">
          <w:rPr>
            <w:webHidden/>
          </w:rPr>
          <w:tab/>
        </w:r>
        <w:r w:rsidRPr="007D2E51">
          <w:rPr>
            <w:webHidden/>
          </w:rPr>
          <w:fldChar w:fldCharType="begin"/>
        </w:r>
        <w:r w:rsidRPr="007D2E51">
          <w:rPr>
            <w:webHidden/>
          </w:rPr>
          <w:instrText xml:space="preserve"> PAGEREF _Toc166054052 \h </w:instrText>
        </w:r>
        <w:r w:rsidRPr="007D2E51">
          <w:rPr>
            <w:webHidden/>
          </w:rPr>
        </w:r>
        <w:r w:rsidRPr="007D2E51">
          <w:rPr>
            <w:webHidden/>
          </w:rPr>
          <w:fldChar w:fldCharType="separate"/>
        </w:r>
        <w:r w:rsidR="0043448A" w:rsidRPr="007D2E51">
          <w:rPr>
            <w:webHidden/>
          </w:rPr>
          <w:t>5</w:t>
        </w:r>
        <w:r w:rsidRPr="007D2E51">
          <w:rPr>
            <w:webHidden/>
          </w:rPr>
          <w:fldChar w:fldCharType="end"/>
        </w:r>
      </w:hyperlink>
    </w:p>
    <w:p w14:paraId="1798B371" w14:textId="03BAA80C"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53" w:history="1">
        <w:r w:rsidRPr="007D2E51">
          <w:rPr>
            <w:rStyle w:val="Hyperlink"/>
          </w:rPr>
          <w:t>2.2 Überschrift</w:t>
        </w:r>
        <w:r w:rsidRPr="007D2E51">
          <w:rPr>
            <w:webHidden/>
          </w:rPr>
          <w:tab/>
        </w:r>
        <w:r w:rsidRPr="007D2E51">
          <w:rPr>
            <w:webHidden/>
          </w:rPr>
          <w:fldChar w:fldCharType="begin"/>
        </w:r>
        <w:r w:rsidRPr="007D2E51">
          <w:rPr>
            <w:webHidden/>
          </w:rPr>
          <w:instrText xml:space="preserve"> PAGEREF _Toc166054053 \h </w:instrText>
        </w:r>
        <w:r w:rsidRPr="007D2E51">
          <w:rPr>
            <w:webHidden/>
          </w:rPr>
        </w:r>
        <w:r w:rsidRPr="007D2E51">
          <w:rPr>
            <w:webHidden/>
          </w:rPr>
          <w:fldChar w:fldCharType="separate"/>
        </w:r>
        <w:r w:rsidR="0043448A" w:rsidRPr="007D2E51">
          <w:rPr>
            <w:webHidden/>
          </w:rPr>
          <w:t>5</w:t>
        </w:r>
        <w:r w:rsidRPr="007D2E51">
          <w:rPr>
            <w:webHidden/>
          </w:rPr>
          <w:fldChar w:fldCharType="end"/>
        </w:r>
      </w:hyperlink>
    </w:p>
    <w:p w14:paraId="5828C254" w14:textId="1031C83D"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54" w:history="1">
        <w:r w:rsidRPr="007D2E51">
          <w:rPr>
            <w:rStyle w:val="Hyperlink"/>
            <w:lang w:val="de-CH"/>
          </w:rPr>
          <w:t>3</w:t>
        </w:r>
        <w:r w:rsidRPr="007D2E51">
          <w:rPr>
            <w:rFonts w:asciiTheme="minorHAnsi" w:eastAsiaTheme="minorEastAsia" w:hAnsiTheme="minorHAnsi" w:cstheme="minorBidi"/>
            <w:kern w:val="2"/>
            <w:sz w:val="22"/>
            <w:szCs w:val="22"/>
            <w:lang w:val="de-CH" w:eastAsia="de-CH"/>
            <w14:ligatures w14:val="standardContextual"/>
          </w:rPr>
          <w:tab/>
        </w:r>
        <w:r w:rsidRPr="007D2E51">
          <w:rPr>
            <w:rStyle w:val="Hyperlink"/>
            <w:lang w:val="de-CH"/>
          </w:rPr>
          <w:t>Methodik</w:t>
        </w:r>
        <w:r w:rsidRPr="007D2E51">
          <w:rPr>
            <w:webHidden/>
            <w:lang w:val="de-CH"/>
          </w:rPr>
          <w:tab/>
        </w:r>
        <w:r w:rsidRPr="007D2E51">
          <w:rPr>
            <w:webHidden/>
            <w:lang w:val="de-CH"/>
          </w:rPr>
          <w:fldChar w:fldCharType="begin"/>
        </w:r>
        <w:r w:rsidRPr="007D2E51">
          <w:rPr>
            <w:webHidden/>
            <w:lang w:val="de-CH"/>
          </w:rPr>
          <w:instrText xml:space="preserve"> PAGEREF _Toc166054054 \h </w:instrText>
        </w:r>
        <w:r w:rsidRPr="007D2E51">
          <w:rPr>
            <w:webHidden/>
            <w:lang w:val="de-CH"/>
          </w:rPr>
        </w:r>
        <w:r w:rsidRPr="007D2E51">
          <w:rPr>
            <w:webHidden/>
            <w:lang w:val="de-CH"/>
          </w:rPr>
          <w:fldChar w:fldCharType="separate"/>
        </w:r>
        <w:r w:rsidR="0043448A" w:rsidRPr="007D2E51">
          <w:rPr>
            <w:webHidden/>
            <w:lang w:val="de-CH"/>
          </w:rPr>
          <w:t>5</w:t>
        </w:r>
        <w:r w:rsidRPr="007D2E51">
          <w:rPr>
            <w:webHidden/>
            <w:lang w:val="de-CH"/>
          </w:rPr>
          <w:fldChar w:fldCharType="end"/>
        </w:r>
      </w:hyperlink>
    </w:p>
    <w:p w14:paraId="2EB3E6E9" w14:textId="3B883BF6"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55" w:history="1">
        <w:r w:rsidRPr="007D2E51">
          <w:rPr>
            <w:rStyle w:val="Hyperlink"/>
          </w:rPr>
          <w:t>3.1 Überschrift</w:t>
        </w:r>
        <w:r w:rsidRPr="007D2E51">
          <w:rPr>
            <w:webHidden/>
          </w:rPr>
          <w:tab/>
        </w:r>
        <w:r w:rsidRPr="007D2E51">
          <w:rPr>
            <w:webHidden/>
          </w:rPr>
          <w:fldChar w:fldCharType="begin"/>
        </w:r>
        <w:r w:rsidRPr="007D2E51">
          <w:rPr>
            <w:webHidden/>
          </w:rPr>
          <w:instrText xml:space="preserve"> PAGEREF _Toc166054055 \h </w:instrText>
        </w:r>
        <w:r w:rsidRPr="007D2E51">
          <w:rPr>
            <w:webHidden/>
          </w:rPr>
        </w:r>
        <w:r w:rsidRPr="007D2E51">
          <w:rPr>
            <w:webHidden/>
          </w:rPr>
          <w:fldChar w:fldCharType="separate"/>
        </w:r>
        <w:r w:rsidR="0043448A" w:rsidRPr="007D2E51">
          <w:rPr>
            <w:webHidden/>
          </w:rPr>
          <w:t>5</w:t>
        </w:r>
        <w:r w:rsidRPr="007D2E51">
          <w:rPr>
            <w:webHidden/>
          </w:rPr>
          <w:fldChar w:fldCharType="end"/>
        </w:r>
      </w:hyperlink>
    </w:p>
    <w:p w14:paraId="46AE3CAE" w14:textId="71973285" w:rsidR="00E857B9" w:rsidRPr="007D2E51" w:rsidRDefault="00E857B9">
      <w:pPr>
        <w:pStyle w:val="TOC3"/>
        <w:tabs>
          <w:tab w:val="right" w:pos="9457"/>
        </w:tabs>
        <w:rPr>
          <w:rFonts w:asciiTheme="minorHAnsi" w:eastAsiaTheme="minorEastAsia" w:hAnsiTheme="minorHAnsi" w:cstheme="minorBidi"/>
          <w:kern w:val="2"/>
          <w:sz w:val="22"/>
          <w:szCs w:val="22"/>
          <w:lang w:eastAsia="de-CH"/>
          <w14:ligatures w14:val="standardContextual"/>
        </w:rPr>
      </w:pPr>
      <w:hyperlink w:anchor="_Toc166054056" w:history="1">
        <w:r w:rsidRPr="007D2E51">
          <w:rPr>
            <w:rStyle w:val="Hyperlink"/>
          </w:rPr>
          <w:t>3.1.1 Überschrift</w:t>
        </w:r>
        <w:r w:rsidRPr="007D2E51">
          <w:rPr>
            <w:webHidden/>
          </w:rPr>
          <w:tab/>
        </w:r>
        <w:r w:rsidRPr="007D2E51">
          <w:rPr>
            <w:webHidden/>
          </w:rPr>
          <w:fldChar w:fldCharType="begin"/>
        </w:r>
        <w:r w:rsidRPr="007D2E51">
          <w:rPr>
            <w:webHidden/>
          </w:rPr>
          <w:instrText xml:space="preserve"> PAGEREF _Toc166054056 \h </w:instrText>
        </w:r>
        <w:r w:rsidRPr="007D2E51">
          <w:rPr>
            <w:webHidden/>
          </w:rPr>
        </w:r>
        <w:r w:rsidRPr="007D2E51">
          <w:rPr>
            <w:webHidden/>
          </w:rPr>
          <w:fldChar w:fldCharType="separate"/>
        </w:r>
        <w:r w:rsidR="0043448A" w:rsidRPr="007D2E51">
          <w:rPr>
            <w:webHidden/>
          </w:rPr>
          <w:t>5</w:t>
        </w:r>
        <w:r w:rsidRPr="007D2E51">
          <w:rPr>
            <w:webHidden/>
          </w:rPr>
          <w:fldChar w:fldCharType="end"/>
        </w:r>
      </w:hyperlink>
    </w:p>
    <w:p w14:paraId="255AB65B" w14:textId="3622309B"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57" w:history="1">
        <w:r w:rsidRPr="007D2E51">
          <w:rPr>
            <w:rStyle w:val="Hyperlink"/>
          </w:rPr>
          <w:t>3.2 Überschrift</w:t>
        </w:r>
        <w:r w:rsidRPr="007D2E51">
          <w:rPr>
            <w:webHidden/>
          </w:rPr>
          <w:tab/>
        </w:r>
        <w:r w:rsidRPr="007D2E51">
          <w:rPr>
            <w:webHidden/>
          </w:rPr>
          <w:fldChar w:fldCharType="begin"/>
        </w:r>
        <w:r w:rsidRPr="007D2E51">
          <w:rPr>
            <w:webHidden/>
          </w:rPr>
          <w:instrText xml:space="preserve"> PAGEREF _Toc166054057 \h </w:instrText>
        </w:r>
        <w:r w:rsidRPr="007D2E51">
          <w:rPr>
            <w:webHidden/>
          </w:rPr>
        </w:r>
        <w:r w:rsidRPr="007D2E51">
          <w:rPr>
            <w:webHidden/>
          </w:rPr>
          <w:fldChar w:fldCharType="separate"/>
        </w:r>
        <w:r w:rsidR="0043448A" w:rsidRPr="007D2E51">
          <w:rPr>
            <w:webHidden/>
          </w:rPr>
          <w:t>5</w:t>
        </w:r>
        <w:r w:rsidRPr="007D2E51">
          <w:rPr>
            <w:webHidden/>
          </w:rPr>
          <w:fldChar w:fldCharType="end"/>
        </w:r>
      </w:hyperlink>
    </w:p>
    <w:p w14:paraId="24127E0D" w14:textId="7CAC5A3D"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58" w:history="1">
        <w:r w:rsidRPr="007D2E51">
          <w:rPr>
            <w:rStyle w:val="Hyperlink"/>
            <w:lang w:val="de-CH"/>
          </w:rPr>
          <w:t>4</w:t>
        </w:r>
        <w:r w:rsidRPr="007D2E51">
          <w:rPr>
            <w:rFonts w:asciiTheme="minorHAnsi" w:eastAsiaTheme="minorEastAsia" w:hAnsiTheme="minorHAnsi" w:cstheme="minorBidi"/>
            <w:kern w:val="2"/>
            <w:sz w:val="22"/>
            <w:szCs w:val="22"/>
            <w:lang w:val="de-CH" w:eastAsia="de-CH"/>
            <w14:ligatures w14:val="standardContextual"/>
          </w:rPr>
          <w:tab/>
        </w:r>
        <w:r w:rsidRPr="007D2E51">
          <w:rPr>
            <w:rStyle w:val="Hyperlink"/>
            <w:lang w:val="de-CH"/>
          </w:rPr>
          <w:t>Ergebnisse</w:t>
        </w:r>
        <w:r w:rsidRPr="007D2E51">
          <w:rPr>
            <w:webHidden/>
            <w:lang w:val="de-CH"/>
          </w:rPr>
          <w:tab/>
        </w:r>
        <w:r w:rsidRPr="007D2E51">
          <w:rPr>
            <w:webHidden/>
            <w:lang w:val="de-CH"/>
          </w:rPr>
          <w:fldChar w:fldCharType="begin"/>
        </w:r>
        <w:r w:rsidRPr="007D2E51">
          <w:rPr>
            <w:webHidden/>
            <w:lang w:val="de-CH"/>
          </w:rPr>
          <w:instrText xml:space="preserve"> PAGEREF _Toc166054058 \h </w:instrText>
        </w:r>
        <w:r w:rsidRPr="007D2E51">
          <w:rPr>
            <w:webHidden/>
            <w:lang w:val="de-CH"/>
          </w:rPr>
        </w:r>
        <w:r w:rsidRPr="007D2E51">
          <w:rPr>
            <w:webHidden/>
            <w:lang w:val="de-CH"/>
          </w:rPr>
          <w:fldChar w:fldCharType="separate"/>
        </w:r>
        <w:r w:rsidR="0043448A" w:rsidRPr="007D2E51">
          <w:rPr>
            <w:webHidden/>
            <w:lang w:val="de-CH"/>
          </w:rPr>
          <w:t>6</w:t>
        </w:r>
        <w:r w:rsidRPr="007D2E51">
          <w:rPr>
            <w:webHidden/>
            <w:lang w:val="de-CH"/>
          </w:rPr>
          <w:fldChar w:fldCharType="end"/>
        </w:r>
      </w:hyperlink>
    </w:p>
    <w:p w14:paraId="747A8D04" w14:textId="6F06B7DE"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59" w:history="1">
        <w:r w:rsidRPr="007D2E51">
          <w:rPr>
            <w:rStyle w:val="Hyperlink"/>
          </w:rPr>
          <w:t>4.1 Überschrift</w:t>
        </w:r>
        <w:r w:rsidRPr="007D2E51">
          <w:rPr>
            <w:webHidden/>
          </w:rPr>
          <w:tab/>
        </w:r>
        <w:r w:rsidRPr="007D2E51">
          <w:rPr>
            <w:webHidden/>
          </w:rPr>
          <w:fldChar w:fldCharType="begin"/>
        </w:r>
        <w:r w:rsidRPr="007D2E51">
          <w:rPr>
            <w:webHidden/>
          </w:rPr>
          <w:instrText xml:space="preserve"> PAGEREF _Toc166054059 \h </w:instrText>
        </w:r>
        <w:r w:rsidRPr="007D2E51">
          <w:rPr>
            <w:webHidden/>
          </w:rPr>
        </w:r>
        <w:r w:rsidRPr="007D2E51">
          <w:rPr>
            <w:webHidden/>
          </w:rPr>
          <w:fldChar w:fldCharType="separate"/>
        </w:r>
        <w:r w:rsidR="0043448A" w:rsidRPr="007D2E51">
          <w:rPr>
            <w:webHidden/>
          </w:rPr>
          <w:t>6</w:t>
        </w:r>
        <w:r w:rsidRPr="007D2E51">
          <w:rPr>
            <w:webHidden/>
          </w:rPr>
          <w:fldChar w:fldCharType="end"/>
        </w:r>
      </w:hyperlink>
    </w:p>
    <w:p w14:paraId="1C80B98F" w14:textId="3F30D1EC"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60" w:history="1">
        <w:r w:rsidRPr="007D2E51">
          <w:rPr>
            <w:rStyle w:val="Hyperlink"/>
          </w:rPr>
          <w:t>4.2 Überschrift</w:t>
        </w:r>
        <w:r w:rsidRPr="007D2E51">
          <w:rPr>
            <w:webHidden/>
          </w:rPr>
          <w:tab/>
        </w:r>
        <w:r w:rsidRPr="007D2E51">
          <w:rPr>
            <w:webHidden/>
          </w:rPr>
          <w:fldChar w:fldCharType="begin"/>
        </w:r>
        <w:r w:rsidRPr="007D2E51">
          <w:rPr>
            <w:webHidden/>
          </w:rPr>
          <w:instrText xml:space="preserve"> PAGEREF _Toc166054060 \h </w:instrText>
        </w:r>
        <w:r w:rsidRPr="007D2E51">
          <w:rPr>
            <w:webHidden/>
          </w:rPr>
        </w:r>
        <w:r w:rsidRPr="007D2E51">
          <w:rPr>
            <w:webHidden/>
          </w:rPr>
          <w:fldChar w:fldCharType="separate"/>
        </w:r>
        <w:r w:rsidR="0043448A" w:rsidRPr="007D2E51">
          <w:rPr>
            <w:webHidden/>
          </w:rPr>
          <w:t>6</w:t>
        </w:r>
        <w:r w:rsidRPr="007D2E51">
          <w:rPr>
            <w:webHidden/>
          </w:rPr>
          <w:fldChar w:fldCharType="end"/>
        </w:r>
      </w:hyperlink>
    </w:p>
    <w:p w14:paraId="115B5408" w14:textId="2E5A33CD" w:rsidR="00E857B9" w:rsidRPr="007D2E51" w:rsidRDefault="00E857B9">
      <w:pPr>
        <w:pStyle w:val="TOC3"/>
        <w:tabs>
          <w:tab w:val="right" w:pos="9457"/>
        </w:tabs>
        <w:rPr>
          <w:rFonts w:asciiTheme="minorHAnsi" w:eastAsiaTheme="minorEastAsia" w:hAnsiTheme="minorHAnsi" w:cstheme="minorBidi"/>
          <w:kern w:val="2"/>
          <w:sz w:val="22"/>
          <w:szCs w:val="22"/>
          <w:lang w:eastAsia="de-CH"/>
          <w14:ligatures w14:val="standardContextual"/>
        </w:rPr>
      </w:pPr>
      <w:hyperlink w:anchor="_Toc166054061" w:history="1">
        <w:r w:rsidRPr="007D2E51">
          <w:rPr>
            <w:rStyle w:val="Hyperlink"/>
          </w:rPr>
          <w:t>4.2.1 Überschrift</w:t>
        </w:r>
        <w:r w:rsidRPr="007D2E51">
          <w:rPr>
            <w:webHidden/>
          </w:rPr>
          <w:tab/>
        </w:r>
        <w:r w:rsidRPr="007D2E51">
          <w:rPr>
            <w:webHidden/>
          </w:rPr>
          <w:fldChar w:fldCharType="begin"/>
        </w:r>
        <w:r w:rsidRPr="007D2E51">
          <w:rPr>
            <w:webHidden/>
          </w:rPr>
          <w:instrText xml:space="preserve"> PAGEREF _Toc166054061 \h </w:instrText>
        </w:r>
        <w:r w:rsidRPr="007D2E51">
          <w:rPr>
            <w:webHidden/>
          </w:rPr>
        </w:r>
        <w:r w:rsidRPr="007D2E51">
          <w:rPr>
            <w:webHidden/>
          </w:rPr>
          <w:fldChar w:fldCharType="separate"/>
        </w:r>
        <w:r w:rsidR="0043448A" w:rsidRPr="007D2E51">
          <w:rPr>
            <w:webHidden/>
          </w:rPr>
          <w:t>7</w:t>
        </w:r>
        <w:r w:rsidRPr="007D2E51">
          <w:rPr>
            <w:webHidden/>
          </w:rPr>
          <w:fldChar w:fldCharType="end"/>
        </w:r>
      </w:hyperlink>
    </w:p>
    <w:p w14:paraId="77B36968" w14:textId="5E679D00"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2" w:history="1">
        <w:r w:rsidRPr="007D2E51">
          <w:rPr>
            <w:rStyle w:val="Hyperlink"/>
            <w:lang w:val="de-CH"/>
          </w:rPr>
          <w:t>5</w:t>
        </w:r>
        <w:r w:rsidRPr="007D2E51">
          <w:rPr>
            <w:rFonts w:asciiTheme="minorHAnsi" w:eastAsiaTheme="minorEastAsia" w:hAnsiTheme="minorHAnsi" w:cstheme="minorBidi"/>
            <w:kern w:val="2"/>
            <w:sz w:val="22"/>
            <w:szCs w:val="22"/>
            <w:lang w:val="de-CH" w:eastAsia="de-CH"/>
            <w14:ligatures w14:val="standardContextual"/>
          </w:rPr>
          <w:tab/>
        </w:r>
        <w:r w:rsidRPr="007D2E51">
          <w:rPr>
            <w:rStyle w:val="Hyperlink"/>
            <w:lang w:val="de-CH"/>
          </w:rPr>
          <w:t>Diskussion / Zusammenfassung</w:t>
        </w:r>
        <w:r w:rsidRPr="007D2E51">
          <w:rPr>
            <w:webHidden/>
            <w:lang w:val="de-CH"/>
          </w:rPr>
          <w:tab/>
        </w:r>
        <w:r w:rsidRPr="007D2E51">
          <w:rPr>
            <w:webHidden/>
            <w:lang w:val="de-CH"/>
          </w:rPr>
          <w:fldChar w:fldCharType="begin"/>
        </w:r>
        <w:r w:rsidRPr="007D2E51">
          <w:rPr>
            <w:webHidden/>
            <w:lang w:val="de-CH"/>
          </w:rPr>
          <w:instrText xml:space="preserve"> PAGEREF _Toc166054062 \h </w:instrText>
        </w:r>
        <w:r w:rsidRPr="007D2E51">
          <w:rPr>
            <w:webHidden/>
            <w:lang w:val="de-CH"/>
          </w:rPr>
        </w:r>
        <w:r w:rsidRPr="007D2E51">
          <w:rPr>
            <w:webHidden/>
            <w:lang w:val="de-CH"/>
          </w:rPr>
          <w:fldChar w:fldCharType="separate"/>
        </w:r>
        <w:r w:rsidR="0043448A" w:rsidRPr="007D2E51">
          <w:rPr>
            <w:webHidden/>
            <w:lang w:val="de-CH"/>
          </w:rPr>
          <w:t>8</w:t>
        </w:r>
        <w:r w:rsidRPr="007D2E51">
          <w:rPr>
            <w:webHidden/>
            <w:lang w:val="de-CH"/>
          </w:rPr>
          <w:fldChar w:fldCharType="end"/>
        </w:r>
      </w:hyperlink>
    </w:p>
    <w:p w14:paraId="38DFA4F5" w14:textId="758EC98F"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63" w:history="1">
        <w:r w:rsidRPr="007D2E51">
          <w:rPr>
            <w:rStyle w:val="Hyperlink"/>
          </w:rPr>
          <w:t>5.1 Überschrift</w:t>
        </w:r>
        <w:r w:rsidRPr="007D2E51">
          <w:rPr>
            <w:webHidden/>
          </w:rPr>
          <w:tab/>
        </w:r>
        <w:r w:rsidRPr="007D2E51">
          <w:rPr>
            <w:webHidden/>
          </w:rPr>
          <w:fldChar w:fldCharType="begin"/>
        </w:r>
        <w:r w:rsidRPr="007D2E51">
          <w:rPr>
            <w:webHidden/>
          </w:rPr>
          <w:instrText xml:space="preserve"> PAGEREF _Toc166054063 \h </w:instrText>
        </w:r>
        <w:r w:rsidRPr="007D2E51">
          <w:rPr>
            <w:webHidden/>
          </w:rPr>
        </w:r>
        <w:r w:rsidRPr="007D2E51">
          <w:rPr>
            <w:webHidden/>
          </w:rPr>
          <w:fldChar w:fldCharType="separate"/>
        </w:r>
        <w:r w:rsidR="0043448A" w:rsidRPr="007D2E51">
          <w:rPr>
            <w:webHidden/>
          </w:rPr>
          <w:t>8</w:t>
        </w:r>
        <w:r w:rsidRPr="007D2E51">
          <w:rPr>
            <w:webHidden/>
          </w:rPr>
          <w:fldChar w:fldCharType="end"/>
        </w:r>
      </w:hyperlink>
    </w:p>
    <w:p w14:paraId="76C80D50" w14:textId="57C2B4FE" w:rsidR="00E857B9" w:rsidRPr="007D2E51" w:rsidRDefault="00E857B9">
      <w:pPr>
        <w:pStyle w:val="TOC2"/>
        <w:rPr>
          <w:rFonts w:asciiTheme="minorHAnsi" w:eastAsiaTheme="minorEastAsia" w:hAnsiTheme="minorHAnsi" w:cstheme="minorBidi"/>
          <w:kern w:val="2"/>
          <w:sz w:val="22"/>
          <w:szCs w:val="22"/>
          <w:lang w:eastAsia="de-CH"/>
          <w14:ligatures w14:val="standardContextual"/>
        </w:rPr>
      </w:pPr>
      <w:hyperlink w:anchor="_Toc166054064" w:history="1">
        <w:r w:rsidRPr="007D2E51">
          <w:rPr>
            <w:rStyle w:val="Hyperlink"/>
          </w:rPr>
          <w:t>5.2 Überschrift</w:t>
        </w:r>
        <w:r w:rsidRPr="007D2E51">
          <w:rPr>
            <w:webHidden/>
          </w:rPr>
          <w:tab/>
        </w:r>
        <w:r w:rsidRPr="007D2E51">
          <w:rPr>
            <w:webHidden/>
          </w:rPr>
          <w:fldChar w:fldCharType="begin"/>
        </w:r>
        <w:r w:rsidRPr="007D2E51">
          <w:rPr>
            <w:webHidden/>
          </w:rPr>
          <w:instrText xml:space="preserve"> PAGEREF _Toc166054064 \h </w:instrText>
        </w:r>
        <w:r w:rsidRPr="007D2E51">
          <w:rPr>
            <w:webHidden/>
          </w:rPr>
        </w:r>
        <w:r w:rsidRPr="007D2E51">
          <w:rPr>
            <w:webHidden/>
          </w:rPr>
          <w:fldChar w:fldCharType="separate"/>
        </w:r>
        <w:r w:rsidR="0043448A" w:rsidRPr="007D2E51">
          <w:rPr>
            <w:webHidden/>
          </w:rPr>
          <w:t>8</w:t>
        </w:r>
        <w:r w:rsidRPr="007D2E51">
          <w:rPr>
            <w:webHidden/>
          </w:rPr>
          <w:fldChar w:fldCharType="end"/>
        </w:r>
      </w:hyperlink>
    </w:p>
    <w:p w14:paraId="73B3ACBF" w14:textId="4281EF1C"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5" w:history="1">
        <w:r w:rsidRPr="007D2E51">
          <w:rPr>
            <w:rStyle w:val="Hyperlink"/>
            <w:lang w:val="de-CH"/>
          </w:rPr>
          <w:t>Abbildungsverzeichnis</w:t>
        </w:r>
        <w:r w:rsidRPr="007D2E51">
          <w:rPr>
            <w:webHidden/>
            <w:lang w:val="de-CH"/>
          </w:rPr>
          <w:tab/>
        </w:r>
        <w:r w:rsidRPr="007D2E51">
          <w:rPr>
            <w:webHidden/>
            <w:lang w:val="de-CH"/>
          </w:rPr>
          <w:fldChar w:fldCharType="begin"/>
        </w:r>
        <w:r w:rsidRPr="007D2E51">
          <w:rPr>
            <w:webHidden/>
            <w:lang w:val="de-CH"/>
          </w:rPr>
          <w:instrText xml:space="preserve"> PAGEREF _Toc166054065 \h </w:instrText>
        </w:r>
        <w:r w:rsidRPr="007D2E51">
          <w:rPr>
            <w:webHidden/>
            <w:lang w:val="de-CH"/>
          </w:rPr>
        </w:r>
        <w:r w:rsidRPr="007D2E51">
          <w:rPr>
            <w:webHidden/>
            <w:lang w:val="de-CH"/>
          </w:rPr>
          <w:fldChar w:fldCharType="separate"/>
        </w:r>
        <w:r w:rsidR="0043448A" w:rsidRPr="007D2E51">
          <w:rPr>
            <w:webHidden/>
            <w:lang w:val="de-CH"/>
          </w:rPr>
          <w:t>9</w:t>
        </w:r>
        <w:r w:rsidRPr="007D2E51">
          <w:rPr>
            <w:webHidden/>
            <w:lang w:val="de-CH"/>
          </w:rPr>
          <w:fldChar w:fldCharType="end"/>
        </w:r>
      </w:hyperlink>
    </w:p>
    <w:p w14:paraId="4EF710CC" w14:textId="1C489676"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6" w:history="1">
        <w:r w:rsidRPr="007D2E51">
          <w:rPr>
            <w:rStyle w:val="Hyperlink"/>
            <w:lang w:val="de-CH"/>
          </w:rPr>
          <w:t>Tabellenverzeichnis</w:t>
        </w:r>
        <w:r w:rsidRPr="007D2E51">
          <w:rPr>
            <w:webHidden/>
            <w:lang w:val="de-CH"/>
          </w:rPr>
          <w:tab/>
        </w:r>
        <w:r w:rsidRPr="007D2E51">
          <w:rPr>
            <w:webHidden/>
            <w:lang w:val="de-CH"/>
          </w:rPr>
          <w:fldChar w:fldCharType="begin"/>
        </w:r>
        <w:r w:rsidRPr="007D2E51">
          <w:rPr>
            <w:webHidden/>
            <w:lang w:val="de-CH"/>
          </w:rPr>
          <w:instrText xml:space="preserve"> PAGEREF _Toc166054066 \h </w:instrText>
        </w:r>
        <w:r w:rsidRPr="007D2E51">
          <w:rPr>
            <w:webHidden/>
            <w:lang w:val="de-CH"/>
          </w:rPr>
        </w:r>
        <w:r w:rsidRPr="007D2E51">
          <w:rPr>
            <w:webHidden/>
            <w:lang w:val="de-CH"/>
          </w:rPr>
          <w:fldChar w:fldCharType="separate"/>
        </w:r>
        <w:r w:rsidR="0043448A" w:rsidRPr="007D2E51">
          <w:rPr>
            <w:webHidden/>
            <w:lang w:val="de-CH"/>
          </w:rPr>
          <w:t>9</w:t>
        </w:r>
        <w:r w:rsidRPr="007D2E51">
          <w:rPr>
            <w:webHidden/>
            <w:lang w:val="de-CH"/>
          </w:rPr>
          <w:fldChar w:fldCharType="end"/>
        </w:r>
      </w:hyperlink>
    </w:p>
    <w:p w14:paraId="774C5439" w14:textId="11FCA8B2"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7" w:history="1">
        <w:r w:rsidRPr="007D2E51">
          <w:rPr>
            <w:rStyle w:val="Hyperlink"/>
            <w:lang w:val="de-CH"/>
          </w:rPr>
          <w:t>Glossar</w:t>
        </w:r>
        <w:r w:rsidRPr="007D2E51">
          <w:rPr>
            <w:webHidden/>
            <w:lang w:val="de-CH"/>
          </w:rPr>
          <w:tab/>
          <w:t xml:space="preserve">                                                                                                                                              </w:t>
        </w:r>
        <w:r w:rsidRPr="007D2E51">
          <w:rPr>
            <w:webHidden/>
            <w:lang w:val="de-CH"/>
          </w:rPr>
          <w:fldChar w:fldCharType="begin"/>
        </w:r>
        <w:r w:rsidRPr="007D2E51">
          <w:rPr>
            <w:webHidden/>
            <w:lang w:val="de-CH"/>
          </w:rPr>
          <w:instrText xml:space="preserve"> PAGEREF _Toc166054067 \h </w:instrText>
        </w:r>
        <w:r w:rsidRPr="007D2E51">
          <w:rPr>
            <w:webHidden/>
            <w:lang w:val="de-CH"/>
          </w:rPr>
        </w:r>
        <w:r w:rsidRPr="007D2E51">
          <w:rPr>
            <w:webHidden/>
            <w:lang w:val="de-CH"/>
          </w:rPr>
          <w:fldChar w:fldCharType="separate"/>
        </w:r>
        <w:r w:rsidR="0043448A" w:rsidRPr="007D2E51">
          <w:rPr>
            <w:webHidden/>
            <w:lang w:val="de-CH"/>
          </w:rPr>
          <w:t>9</w:t>
        </w:r>
        <w:r w:rsidRPr="007D2E51">
          <w:rPr>
            <w:webHidden/>
            <w:lang w:val="de-CH"/>
          </w:rPr>
          <w:fldChar w:fldCharType="end"/>
        </w:r>
      </w:hyperlink>
    </w:p>
    <w:p w14:paraId="4648010C" w14:textId="7B41ED3E"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8" w:history="1">
        <w:r w:rsidRPr="007D2E51">
          <w:rPr>
            <w:rStyle w:val="Hyperlink"/>
            <w:lang w:val="de-CH"/>
          </w:rPr>
          <w:t>Literaturverzeichnis</w:t>
        </w:r>
        <w:r w:rsidRPr="007D2E51">
          <w:rPr>
            <w:webHidden/>
            <w:lang w:val="de-CH"/>
          </w:rPr>
          <w:tab/>
        </w:r>
        <w:r w:rsidRPr="007D2E51">
          <w:rPr>
            <w:webHidden/>
            <w:lang w:val="de-CH"/>
          </w:rPr>
          <w:fldChar w:fldCharType="begin"/>
        </w:r>
        <w:r w:rsidRPr="007D2E51">
          <w:rPr>
            <w:webHidden/>
            <w:lang w:val="de-CH"/>
          </w:rPr>
          <w:instrText xml:space="preserve"> PAGEREF _Toc166054068 \h </w:instrText>
        </w:r>
        <w:r w:rsidRPr="007D2E51">
          <w:rPr>
            <w:webHidden/>
            <w:lang w:val="de-CH"/>
          </w:rPr>
        </w:r>
        <w:r w:rsidRPr="007D2E51">
          <w:rPr>
            <w:webHidden/>
            <w:lang w:val="de-CH"/>
          </w:rPr>
          <w:fldChar w:fldCharType="separate"/>
        </w:r>
        <w:r w:rsidR="0043448A" w:rsidRPr="007D2E51">
          <w:rPr>
            <w:webHidden/>
            <w:lang w:val="de-CH"/>
          </w:rPr>
          <w:t>10</w:t>
        </w:r>
        <w:r w:rsidRPr="007D2E51">
          <w:rPr>
            <w:webHidden/>
            <w:lang w:val="de-CH"/>
          </w:rPr>
          <w:fldChar w:fldCharType="end"/>
        </w:r>
      </w:hyperlink>
    </w:p>
    <w:p w14:paraId="535D0A64" w14:textId="31F74C06"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69" w:history="1">
        <w:r w:rsidRPr="007D2E51">
          <w:rPr>
            <w:rStyle w:val="Hyperlink"/>
            <w:lang w:val="de-CH"/>
          </w:rPr>
          <w:t>Anhang</w:t>
        </w:r>
        <w:r w:rsidRPr="007D2E51">
          <w:rPr>
            <w:webHidden/>
            <w:lang w:val="de-CH"/>
          </w:rPr>
          <w:tab/>
          <w:t xml:space="preserve">                                                                                                                                            </w:t>
        </w:r>
        <w:r w:rsidRPr="007D2E51">
          <w:rPr>
            <w:webHidden/>
            <w:lang w:val="de-CH"/>
          </w:rPr>
          <w:fldChar w:fldCharType="begin"/>
        </w:r>
        <w:r w:rsidRPr="007D2E51">
          <w:rPr>
            <w:webHidden/>
            <w:lang w:val="de-CH"/>
          </w:rPr>
          <w:instrText xml:space="preserve"> PAGEREF _Toc166054069 \h </w:instrText>
        </w:r>
        <w:r w:rsidRPr="007D2E51">
          <w:rPr>
            <w:webHidden/>
            <w:lang w:val="de-CH"/>
          </w:rPr>
        </w:r>
        <w:r w:rsidRPr="007D2E51">
          <w:rPr>
            <w:webHidden/>
            <w:lang w:val="de-CH"/>
          </w:rPr>
          <w:fldChar w:fldCharType="separate"/>
        </w:r>
        <w:r w:rsidR="0043448A" w:rsidRPr="007D2E51">
          <w:rPr>
            <w:webHidden/>
            <w:lang w:val="de-CH"/>
          </w:rPr>
          <w:t>11</w:t>
        </w:r>
        <w:r w:rsidRPr="007D2E51">
          <w:rPr>
            <w:webHidden/>
            <w:lang w:val="de-CH"/>
          </w:rPr>
          <w:fldChar w:fldCharType="end"/>
        </w:r>
      </w:hyperlink>
    </w:p>
    <w:p w14:paraId="336480C9" w14:textId="4588DB67" w:rsidR="00E857B9" w:rsidRPr="007D2E51" w:rsidRDefault="00E857B9">
      <w:pPr>
        <w:pStyle w:val="TOC1"/>
        <w:rPr>
          <w:rFonts w:asciiTheme="minorHAnsi" w:eastAsiaTheme="minorEastAsia" w:hAnsiTheme="minorHAnsi" w:cstheme="minorBidi"/>
          <w:kern w:val="2"/>
          <w:sz w:val="22"/>
          <w:szCs w:val="22"/>
          <w:lang w:val="de-CH" w:eastAsia="de-CH"/>
          <w14:ligatures w14:val="standardContextual"/>
        </w:rPr>
      </w:pPr>
      <w:hyperlink w:anchor="_Toc166054070" w:history="1">
        <w:r w:rsidRPr="007D2E51">
          <w:rPr>
            <w:rStyle w:val="Hyperlink"/>
            <w:lang w:val="de-CH"/>
          </w:rPr>
          <w:t>Selbständigkeitserklärung</w:t>
        </w:r>
        <w:r w:rsidRPr="007D2E51">
          <w:rPr>
            <w:webHidden/>
            <w:lang w:val="de-CH"/>
          </w:rPr>
          <w:tab/>
        </w:r>
        <w:r w:rsidRPr="007D2E51">
          <w:rPr>
            <w:webHidden/>
            <w:lang w:val="de-CH"/>
          </w:rPr>
          <w:fldChar w:fldCharType="begin"/>
        </w:r>
        <w:r w:rsidRPr="007D2E51">
          <w:rPr>
            <w:webHidden/>
            <w:lang w:val="de-CH"/>
          </w:rPr>
          <w:instrText xml:space="preserve"> PAGEREF _Toc166054070 \h </w:instrText>
        </w:r>
        <w:r w:rsidRPr="007D2E51">
          <w:rPr>
            <w:webHidden/>
            <w:lang w:val="de-CH"/>
          </w:rPr>
        </w:r>
        <w:r w:rsidRPr="007D2E51">
          <w:rPr>
            <w:webHidden/>
            <w:lang w:val="de-CH"/>
          </w:rPr>
          <w:fldChar w:fldCharType="separate"/>
        </w:r>
        <w:r w:rsidR="0043448A" w:rsidRPr="007D2E51">
          <w:rPr>
            <w:webHidden/>
            <w:lang w:val="de-CH"/>
          </w:rPr>
          <w:t>12</w:t>
        </w:r>
        <w:r w:rsidRPr="007D2E51">
          <w:rPr>
            <w:webHidden/>
            <w:lang w:val="de-CH"/>
          </w:rPr>
          <w:fldChar w:fldCharType="end"/>
        </w:r>
      </w:hyperlink>
    </w:p>
    <w:p w14:paraId="6FC16355" w14:textId="31AD6C6C" w:rsidR="006312CC" w:rsidRPr="007D2E51" w:rsidRDefault="009C1039">
      <w:r w:rsidRPr="007D2E51">
        <w:fldChar w:fldCharType="end"/>
      </w:r>
    </w:p>
    <w:p w14:paraId="690CB1FB" w14:textId="62932145" w:rsidR="006312CC" w:rsidRPr="007D2E51" w:rsidRDefault="006312CC" w:rsidP="007D2E51">
      <w:pPr>
        <w:pStyle w:val="Heading1"/>
      </w:pPr>
      <w:r w:rsidRPr="007D2E51">
        <w:br w:type="page"/>
      </w:r>
      <w:bookmarkStart w:id="0" w:name="_Toc166054050"/>
      <w:r w:rsidR="008D0BD6" w:rsidRPr="007D2E51">
        <w:lastRenderedPageBreak/>
        <w:t>Einleitung</w:t>
      </w:r>
      <w:bookmarkEnd w:id="0"/>
    </w:p>
    <w:p w14:paraId="4B59CC39" w14:textId="1641FCD0" w:rsidR="008D0BD6" w:rsidRDefault="007D2E51" w:rsidP="008D0BD6">
      <w:r w:rsidRPr="007D2E51">
        <w:t xml:space="preserve">Für die Versorgung ihrer Mitarbeitenden mit projektrelevanten Informationen, hat die Helion AG die </w:t>
      </w:r>
      <w:proofErr w:type="spellStart"/>
      <w:r w:rsidRPr="007D2E51">
        <w:t>Isolutions</w:t>
      </w:r>
      <w:proofErr w:type="spellEnd"/>
      <w:r w:rsidRPr="007D2E51">
        <w:t xml:space="preserve"> AG angefragt, eine Offerte für eine Mobile Applikation</w:t>
      </w:r>
      <w:r>
        <w:t xml:space="preserve"> namens «THEIA Baustellen App»</w:t>
      </w:r>
      <w:r w:rsidRPr="007D2E51">
        <w:t xml:space="preserve"> zu erstellen. Diese Applikation sollte mit einer API </w:t>
      </w:r>
      <w:proofErr w:type="gramStart"/>
      <w:r w:rsidRPr="007D2E51">
        <w:t>eines bestehende Systems</w:t>
      </w:r>
      <w:proofErr w:type="gramEnd"/>
      <w:r w:rsidRPr="007D2E51">
        <w:t xml:space="preserve"> kommunizieren. Eine erwähnenswerte Anforderung an die Applikation ist die erwartete offline Fähigkeit. Die Konzeption und Realisierung eines</w:t>
      </w:r>
      <w:r>
        <w:t xml:space="preserve"> «Minimal Viable </w:t>
      </w:r>
      <w:proofErr w:type="spellStart"/>
      <w:r>
        <w:t>Product</w:t>
      </w:r>
      <w:proofErr w:type="spellEnd"/>
      <w:r>
        <w:t xml:space="preserve"> (</w:t>
      </w:r>
      <w:r w:rsidRPr="007D2E51">
        <w:t>MVP</w:t>
      </w:r>
      <w:r>
        <w:t xml:space="preserve">)» wurde als Thema für diese </w:t>
      </w:r>
      <w:proofErr w:type="gramStart"/>
      <w:r>
        <w:t>Master Thesis</w:t>
      </w:r>
      <w:proofErr w:type="gramEnd"/>
      <w:r>
        <w:t xml:space="preserve"> ausgewählt.</w:t>
      </w:r>
    </w:p>
    <w:p w14:paraId="53E49D31" w14:textId="77777777" w:rsidR="007D2E51" w:rsidRDefault="007D2E51" w:rsidP="008D0BD6"/>
    <w:p w14:paraId="291BAC01" w14:textId="096C1056" w:rsidR="007D2E51" w:rsidRDefault="007D2E51" w:rsidP="008D0BD6">
      <w:r>
        <w:t xml:space="preserve">Im Verlauf der Antragstellung dieser Master Thesis, hat sich die Helion AG dazu </w:t>
      </w:r>
      <w:proofErr w:type="gramStart"/>
      <w:r>
        <w:t>entschieden ,</w:t>
      </w:r>
      <w:proofErr w:type="gramEnd"/>
      <w:r>
        <w:t xml:space="preserve"> die «THEIA Baustellen App» nicht in </w:t>
      </w:r>
      <w:proofErr w:type="spellStart"/>
      <w:r>
        <w:t>zusammenarbeit</w:t>
      </w:r>
      <w:proofErr w:type="spellEnd"/>
      <w:r>
        <w:t xml:space="preserve"> mit </w:t>
      </w:r>
      <w:proofErr w:type="spellStart"/>
      <w:r>
        <w:t>Isolutions</w:t>
      </w:r>
      <w:proofErr w:type="spellEnd"/>
      <w:r>
        <w:t xml:space="preserve"> zu erstellen. In Absprache mit den Experten und der Studienleitenden der </w:t>
      </w:r>
      <w:proofErr w:type="gramStart"/>
      <w:r>
        <w:t>Master Thesis</w:t>
      </w:r>
      <w:proofErr w:type="gramEnd"/>
      <w:r>
        <w:t>, wurde entschieden, eine an die Offerte angelehnte Applikation zu realisieren. Als Auftraggeberin wird eine virtuelle Organisation angenommen und die Applikation wird in «Baustellen App» umbenannt. Die virtuelle Organisation wird mit dem Namen «</w:t>
      </w:r>
      <w:proofErr w:type="spellStart"/>
      <w:r>
        <w:t>Solarexpert</w:t>
      </w:r>
      <w:proofErr w:type="spellEnd"/>
      <w:r>
        <w:t xml:space="preserve">» </w:t>
      </w:r>
      <w:r w:rsidR="003855CA">
        <w:t>benannt</w:t>
      </w:r>
      <w:r>
        <w:t>.</w:t>
      </w:r>
    </w:p>
    <w:p w14:paraId="7E8AA0BD" w14:textId="77777777" w:rsidR="007D2E51" w:rsidRDefault="007D2E51" w:rsidP="008D0BD6"/>
    <w:p w14:paraId="2EC47511" w14:textId="4CE3BF0F" w:rsidR="007D2E51" w:rsidRDefault="007D2E51" w:rsidP="007D2E51">
      <w:pPr>
        <w:pStyle w:val="Heading2"/>
      </w:pPr>
      <w:r>
        <w:t>Projektorganisation</w:t>
      </w:r>
    </w:p>
    <w:p w14:paraId="30FE55FA" w14:textId="3FAE65AB" w:rsidR="007D2E51" w:rsidRPr="007D2E51" w:rsidRDefault="007D2E51" w:rsidP="007D2E51">
      <w:r>
        <w:rPr>
          <w:noProof/>
        </w:rPr>
        <w:drawing>
          <wp:inline distT="0" distB="0" distL="0" distR="0" wp14:anchorId="207F2412" wp14:editId="75C812DA">
            <wp:extent cx="5486400" cy="3200400"/>
            <wp:effectExtent l="0" t="0" r="0" b="0"/>
            <wp:docPr id="530685968"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E2D4836" w14:textId="1FD9902F" w:rsidR="001C4B4E" w:rsidRPr="007D2E51" w:rsidRDefault="00944D1B" w:rsidP="00944D1B">
      <w:pPr>
        <w:pStyle w:val="Heading2"/>
      </w:pPr>
      <w:r w:rsidRPr="007D2E51">
        <w:t>Pflichtenheft</w:t>
      </w:r>
    </w:p>
    <w:p w14:paraId="1747EF03" w14:textId="394EB14D" w:rsidR="00CC722A" w:rsidRPr="007D2E51" w:rsidRDefault="00CC722A" w:rsidP="00CC722A">
      <w:r w:rsidRPr="007D2E51">
        <w:t xml:space="preserve">Im Pflichtenheft sind die </w:t>
      </w:r>
      <w:proofErr w:type="spellStart"/>
      <w:r w:rsidRPr="007D2E51">
        <w:t>buisnessrelevanten</w:t>
      </w:r>
      <w:proofErr w:type="spellEnd"/>
      <w:r w:rsidRPr="007D2E51">
        <w:t xml:space="preserve"> Anforderungen an die Applikation aufgeführt. Zusätzlich zu den Anforderungen sind Mockups im Pflichtenheft enthalten. Die Mockups </w:t>
      </w:r>
      <w:proofErr w:type="gramStart"/>
      <w:r w:rsidRPr="007D2E51">
        <w:t>visualisieren</w:t>
      </w:r>
      <w:proofErr w:type="gramEnd"/>
      <w:r w:rsidRPr="007D2E51">
        <w:t xml:space="preserve"> wie Anforderungen in die Benutzeroberfläche realisiert werden sollen. Die Mockups sind Illustrationen und </w:t>
      </w:r>
      <w:proofErr w:type="spellStart"/>
      <w:r w:rsidRPr="007D2E51">
        <w:t>fokusieren</w:t>
      </w:r>
      <w:proofErr w:type="spellEnd"/>
      <w:r w:rsidRPr="007D2E51">
        <w:t xml:space="preserve"> sich auf das Layout und </w:t>
      </w:r>
      <w:proofErr w:type="spellStart"/>
      <w:r w:rsidRPr="007D2E51">
        <w:t>positionierung</w:t>
      </w:r>
      <w:proofErr w:type="spellEnd"/>
      <w:r w:rsidRPr="007D2E51">
        <w:t xml:space="preserve"> von Informationen auf dem Bildschirm. Je nach Plattform werden sich die Elemente visuell von den Mockups unterscheiden.</w:t>
      </w:r>
    </w:p>
    <w:p w14:paraId="6CD1EDA1" w14:textId="77777777" w:rsidR="00CC722A" w:rsidRPr="007D2E51" w:rsidRDefault="00CC722A" w:rsidP="00CC722A"/>
    <w:p w14:paraId="3716B0BE" w14:textId="099176F8" w:rsidR="00CC722A" w:rsidRPr="007D2E51" w:rsidRDefault="00CC722A" w:rsidP="00CC722A">
      <w:r w:rsidRPr="007D2E51">
        <w:t xml:space="preserve">Die Anforderungen und Mockups sind aus dem Angebot «Konzeption THEIA für die Baustelle» für die Helion AG abgeleitet. Das Angebotsdokument wurde von der </w:t>
      </w:r>
      <w:proofErr w:type="spellStart"/>
      <w:r w:rsidRPr="007D2E51">
        <w:t>Isolutions</w:t>
      </w:r>
      <w:proofErr w:type="spellEnd"/>
      <w:r w:rsidRPr="007D2E51">
        <w:t xml:space="preserve"> AG verfasst </w:t>
      </w:r>
      <w:r w:rsidRPr="007D2E51">
        <w:fldChar w:fldCharType="begin"/>
      </w:r>
      <w:r w:rsidRPr="007D2E51">
        <w:instrText xml:space="preserve"> ADDIN ZOTERO_ITEM CSL_CITATION {"citationID":"3uqhZ5kW","properties":{"formattedCitation":"(Z\\uc0\\u252{}rcher &amp; Staub, 2024)","plainCitation":"(Zürcher &amp; Staub, 2024)","noteIndex":0},"citationItems":[{"id":48,"uris":["http://zotero.org/users/15041600/items/BP23YM99"],"itemData":{"id":48,"type":"document","language":"German","license":"internal","title":"Konzeption THEIA für die Baustelle","author":[{"family":"Zürcher","given":"Amos"},{"family":"Staub","given":"Bill"}],"issued":{"date-parts":[["2024",7,25]]},"citation-key":"zuercherKonzeptionTHEIAFuer2024"}}],"schema":"https://github.com/citation-style-language/schema/raw/master/csl-citation.json"} </w:instrText>
      </w:r>
      <w:r w:rsidRPr="007D2E51">
        <w:fldChar w:fldCharType="separate"/>
      </w:r>
      <w:r w:rsidRPr="007D2E51">
        <w:t>(Zürcher &amp; Staub, 2024)</w:t>
      </w:r>
      <w:r w:rsidRPr="007D2E51">
        <w:fldChar w:fldCharType="end"/>
      </w:r>
      <w:r w:rsidRPr="007D2E51">
        <w:t>.</w:t>
      </w:r>
    </w:p>
    <w:p w14:paraId="3985FDD8" w14:textId="08D16509" w:rsidR="00CC722A" w:rsidRPr="007D2E51" w:rsidRDefault="00CC722A" w:rsidP="00CC722A">
      <w:pPr>
        <w:pStyle w:val="Heading3"/>
      </w:pPr>
      <w:r w:rsidRPr="007D2E51">
        <w:lastRenderedPageBreak/>
        <w:t>Anforderungen</w:t>
      </w:r>
    </w:p>
    <w:p w14:paraId="711423D9" w14:textId="7C54E447" w:rsidR="00944D1B" w:rsidRPr="007D2E51" w:rsidRDefault="008E2941" w:rsidP="00CC722A">
      <w:pPr>
        <w:pStyle w:val="Heading4"/>
      </w:pPr>
      <w:r w:rsidRPr="007D2E51">
        <w:t>Authentifizierung</w:t>
      </w:r>
    </w:p>
    <w:p w14:paraId="3D038F04" w14:textId="10F3649E" w:rsidR="00CC722A" w:rsidRPr="007D2E51" w:rsidRDefault="00CC722A" w:rsidP="00CC722A">
      <w:pPr>
        <w:pStyle w:val="Caption"/>
        <w:keepNext/>
      </w:pPr>
      <w:r w:rsidRPr="007D2E51">
        <w:t xml:space="preserve">Tabelle </w:t>
      </w:r>
      <w:fldSimple w:instr=" SEQ Tabelle \* ARABIC ">
        <w:r w:rsidRPr="007D2E51">
          <w:t>1</w:t>
        </w:r>
      </w:fldSimple>
      <w:r w:rsidRPr="007D2E51">
        <w:t xml:space="preserve"> Anforderungen an die Authentifizierung</w:t>
      </w:r>
    </w:p>
    <w:tbl>
      <w:tblPr>
        <w:tblStyle w:val="GridTable4-Accent4"/>
        <w:tblW w:w="8852" w:type="dxa"/>
        <w:tblLook w:val="04A0" w:firstRow="1" w:lastRow="0" w:firstColumn="1" w:lastColumn="0" w:noHBand="0" w:noVBand="1"/>
      </w:tblPr>
      <w:tblGrid>
        <w:gridCol w:w="1062"/>
        <w:gridCol w:w="1910"/>
        <w:gridCol w:w="5880"/>
      </w:tblGrid>
      <w:tr w:rsidR="008E2941" w:rsidRPr="007D2E51" w14:paraId="4BD25971" w14:textId="77777777" w:rsidTr="009E21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2ECCAB4C" w14:textId="77777777" w:rsidR="008E2941" w:rsidRPr="007D2E51" w:rsidRDefault="008E2941" w:rsidP="009E214A">
            <w:proofErr w:type="spellStart"/>
            <w:r w:rsidRPr="007D2E51">
              <w:t>Nr</w:t>
            </w:r>
            <w:proofErr w:type="spellEnd"/>
          </w:p>
        </w:tc>
        <w:tc>
          <w:tcPr>
            <w:tcW w:w="1910" w:type="dxa"/>
          </w:tcPr>
          <w:p w14:paraId="7CD45D0B" w14:textId="77777777" w:rsidR="008E2941" w:rsidRPr="007D2E51" w:rsidRDefault="008E2941" w:rsidP="009E214A">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7A027869" w14:textId="77777777" w:rsidR="008E2941" w:rsidRPr="007D2E51" w:rsidRDefault="008E2941" w:rsidP="009E214A">
            <w:pPr>
              <w:cnfStyle w:val="100000000000" w:firstRow="1" w:lastRow="0" w:firstColumn="0" w:lastColumn="0" w:oddVBand="0" w:evenVBand="0" w:oddHBand="0" w:evenHBand="0" w:firstRowFirstColumn="0" w:firstRowLastColumn="0" w:lastRowFirstColumn="0" w:lastRowLastColumn="0"/>
            </w:pPr>
            <w:r w:rsidRPr="007D2E51">
              <w:t>Beschreibung</w:t>
            </w:r>
          </w:p>
        </w:tc>
      </w:tr>
      <w:tr w:rsidR="008E2941" w:rsidRPr="007D2E51" w14:paraId="7CA07FA6" w14:textId="77777777" w:rsidTr="009E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5FBE2348" w14:textId="2C0AEC6E" w:rsidR="008E2941" w:rsidRPr="007D2E51" w:rsidRDefault="008E2941" w:rsidP="009E214A">
            <w:r w:rsidRPr="007D2E51">
              <w:t>REQ-</w:t>
            </w:r>
            <w:r w:rsidR="00DC5FF8" w:rsidRPr="007D2E51">
              <w:t>A</w:t>
            </w:r>
            <w:r w:rsidRPr="007D2E51">
              <w:t>1</w:t>
            </w:r>
          </w:p>
        </w:tc>
        <w:tc>
          <w:tcPr>
            <w:tcW w:w="1910" w:type="dxa"/>
          </w:tcPr>
          <w:p w14:paraId="1C5C7C31" w14:textId="77777777" w:rsidR="008E2941" w:rsidRPr="007D2E51" w:rsidRDefault="008E2941" w:rsidP="009E214A">
            <w:pPr>
              <w:cnfStyle w:val="000000100000" w:firstRow="0" w:lastRow="0" w:firstColumn="0" w:lastColumn="0" w:oddVBand="0" w:evenVBand="0" w:oddHBand="1" w:evenHBand="0" w:firstRowFirstColumn="0" w:firstRowLastColumn="0" w:lastRowFirstColumn="0" w:lastRowLastColumn="0"/>
            </w:pPr>
            <w:r w:rsidRPr="007D2E51">
              <w:t>Authentisierung</w:t>
            </w:r>
          </w:p>
        </w:tc>
        <w:tc>
          <w:tcPr>
            <w:tcW w:w="5880" w:type="dxa"/>
          </w:tcPr>
          <w:p w14:paraId="23152105" w14:textId="4FD81C09" w:rsidR="008E2941" w:rsidRPr="007D2E51" w:rsidRDefault="008E2941" w:rsidP="009E214A">
            <w:pPr>
              <w:cnfStyle w:val="000000100000" w:firstRow="0" w:lastRow="0" w:firstColumn="0" w:lastColumn="0" w:oddVBand="0" w:evenVBand="0" w:oddHBand="1" w:evenHBand="0" w:firstRowFirstColumn="0" w:firstRowLastColumn="0" w:lastRowFirstColumn="0" w:lastRowLastColumn="0"/>
            </w:pPr>
            <w:r w:rsidRPr="007D2E51">
              <w:t>Die Benutzer müssen sich beim Einstieg in die App als erstes authentifizieren. Erst nach Authentisierung und Autorisierung können die Benutzer auf die Inhalte zugreifen.</w:t>
            </w:r>
          </w:p>
        </w:tc>
      </w:tr>
      <w:tr w:rsidR="008E2941" w:rsidRPr="007D2E51" w14:paraId="60710976" w14:textId="77777777" w:rsidTr="009E214A">
        <w:tc>
          <w:tcPr>
            <w:cnfStyle w:val="001000000000" w:firstRow="0" w:lastRow="0" w:firstColumn="1" w:lastColumn="0" w:oddVBand="0" w:evenVBand="0" w:oddHBand="0" w:evenHBand="0" w:firstRowFirstColumn="0" w:firstRowLastColumn="0" w:lastRowFirstColumn="0" w:lastRowLastColumn="0"/>
            <w:tcW w:w="1062" w:type="dxa"/>
          </w:tcPr>
          <w:p w14:paraId="344E0468" w14:textId="3A1D05BD" w:rsidR="008E2941" w:rsidRPr="007D2E51" w:rsidRDefault="008E2941" w:rsidP="009E214A">
            <w:r w:rsidRPr="007D2E51">
              <w:t>REQ-</w:t>
            </w:r>
            <w:r w:rsidR="00DC5FF8" w:rsidRPr="007D2E51">
              <w:t>A</w:t>
            </w:r>
            <w:r w:rsidRPr="007D2E51">
              <w:t>2</w:t>
            </w:r>
          </w:p>
        </w:tc>
        <w:tc>
          <w:tcPr>
            <w:tcW w:w="1910" w:type="dxa"/>
          </w:tcPr>
          <w:p w14:paraId="300BE26C" w14:textId="77777777" w:rsidR="008E2941" w:rsidRPr="007D2E51" w:rsidRDefault="008E2941" w:rsidP="009E214A">
            <w:pPr>
              <w:cnfStyle w:val="000000000000" w:firstRow="0" w:lastRow="0" w:firstColumn="0" w:lastColumn="0" w:oddVBand="0" w:evenVBand="0" w:oddHBand="0" w:evenHBand="0" w:firstRowFirstColumn="0" w:firstRowLastColumn="0" w:lastRowFirstColumn="0" w:lastRowLastColumn="0"/>
            </w:pPr>
            <w:r w:rsidRPr="007D2E51">
              <w:t>Speicherung der Session</w:t>
            </w:r>
          </w:p>
        </w:tc>
        <w:tc>
          <w:tcPr>
            <w:tcW w:w="5880" w:type="dxa"/>
          </w:tcPr>
          <w:p w14:paraId="52FA1E80" w14:textId="6FB38DE4" w:rsidR="008E2941" w:rsidRPr="007D2E51" w:rsidRDefault="008E2941" w:rsidP="009E214A">
            <w:pPr>
              <w:cnfStyle w:val="000000000000" w:firstRow="0" w:lastRow="0" w:firstColumn="0" w:lastColumn="0" w:oddVBand="0" w:evenVBand="0" w:oddHBand="0" w:evenHBand="0" w:firstRowFirstColumn="0" w:firstRowLastColumn="0" w:lastRowFirstColumn="0" w:lastRowLastColumn="0"/>
            </w:pPr>
            <w:r w:rsidRPr="007D2E51">
              <w:t>Nach dem Einloggen bleibt die Session des Benutzers in der App gespeichert, damit sich der Benutzer nicht immer wieder neu anmelden muss. Nach einer zu definierenden Zeitdauer wird die Session ungültig und der Benutzer muss sich neu anmelden.</w:t>
            </w:r>
          </w:p>
        </w:tc>
      </w:tr>
      <w:tr w:rsidR="008E2941" w:rsidRPr="007D2E51" w14:paraId="4A3F502C" w14:textId="77777777" w:rsidTr="009E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6B84E276" w14:textId="0671EBF8" w:rsidR="008E2941" w:rsidRPr="007D2E51" w:rsidRDefault="008E2941" w:rsidP="009E214A">
            <w:r w:rsidRPr="007D2E51">
              <w:t>REQ-</w:t>
            </w:r>
            <w:r w:rsidR="00DC5FF8" w:rsidRPr="007D2E51">
              <w:t>A</w:t>
            </w:r>
            <w:r w:rsidRPr="007D2E51">
              <w:t>3</w:t>
            </w:r>
          </w:p>
        </w:tc>
        <w:tc>
          <w:tcPr>
            <w:tcW w:w="1910" w:type="dxa"/>
          </w:tcPr>
          <w:p w14:paraId="63F0A69A" w14:textId="77777777" w:rsidR="008E2941" w:rsidRPr="007D2E51" w:rsidRDefault="008E2941" w:rsidP="009E214A">
            <w:pPr>
              <w:cnfStyle w:val="000000100000" w:firstRow="0" w:lastRow="0" w:firstColumn="0" w:lastColumn="0" w:oddVBand="0" w:evenVBand="0" w:oddHBand="1" w:evenHBand="0" w:firstRowFirstColumn="0" w:firstRowLastColumn="0" w:lastRowFirstColumn="0" w:lastRowLastColumn="0"/>
            </w:pPr>
            <w:r w:rsidRPr="007D2E51">
              <w:t>Logout</w:t>
            </w:r>
          </w:p>
        </w:tc>
        <w:tc>
          <w:tcPr>
            <w:tcW w:w="5880" w:type="dxa"/>
          </w:tcPr>
          <w:p w14:paraId="223444C7" w14:textId="073E6842" w:rsidR="008E2941" w:rsidRPr="007D2E51" w:rsidRDefault="008E2941" w:rsidP="00DC5FF8">
            <w:pPr>
              <w:keepNext/>
              <w:cnfStyle w:val="000000100000" w:firstRow="0" w:lastRow="0" w:firstColumn="0" w:lastColumn="0" w:oddVBand="0" w:evenVBand="0" w:oddHBand="1" w:evenHBand="0" w:firstRowFirstColumn="0" w:firstRowLastColumn="0" w:lastRowFirstColumn="0" w:lastRowLastColumn="0"/>
            </w:pPr>
            <w:r w:rsidRPr="007D2E51">
              <w:t>Der Benutzer muss die Möglichkeit haben, sich wieder abzumelden.</w:t>
            </w:r>
          </w:p>
        </w:tc>
      </w:tr>
    </w:tbl>
    <w:p w14:paraId="22C00B13" w14:textId="226FED67" w:rsidR="00DC5FF8" w:rsidRPr="007D2E51" w:rsidRDefault="00DC5FF8" w:rsidP="00CC722A">
      <w:pPr>
        <w:pStyle w:val="Heading4"/>
      </w:pPr>
      <w:r w:rsidRPr="007D2E51">
        <w:t>Projektübersicht</w:t>
      </w:r>
    </w:p>
    <w:p w14:paraId="7BD68665" w14:textId="7BF885BA" w:rsidR="00CC722A" w:rsidRPr="007D2E51" w:rsidRDefault="00CC722A" w:rsidP="00CC722A">
      <w:pPr>
        <w:pStyle w:val="Caption"/>
        <w:keepNext/>
      </w:pPr>
      <w:r w:rsidRPr="007D2E51">
        <w:t xml:space="preserve">Tabelle </w:t>
      </w:r>
      <w:fldSimple w:instr=" SEQ Tabelle \* ARABIC ">
        <w:r w:rsidRPr="007D2E51">
          <w:t>2</w:t>
        </w:r>
      </w:fldSimple>
      <w:r w:rsidRPr="007D2E51">
        <w:t xml:space="preserve"> Anforderungen an die Projektübersicht</w:t>
      </w:r>
    </w:p>
    <w:tbl>
      <w:tblPr>
        <w:tblStyle w:val="GridTable4-Accent4"/>
        <w:tblW w:w="8852" w:type="dxa"/>
        <w:tblLook w:val="04A0" w:firstRow="1" w:lastRow="0" w:firstColumn="1" w:lastColumn="0" w:noHBand="0" w:noVBand="1"/>
      </w:tblPr>
      <w:tblGrid>
        <w:gridCol w:w="1062"/>
        <w:gridCol w:w="1910"/>
        <w:gridCol w:w="5880"/>
      </w:tblGrid>
      <w:tr w:rsidR="00DC5FF8" w:rsidRPr="007D2E51" w14:paraId="7D291CAB" w14:textId="77777777" w:rsidTr="009E21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FC1FBF2" w14:textId="77777777" w:rsidR="00DC5FF8" w:rsidRPr="007D2E51" w:rsidRDefault="00DC5FF8" w:rsidP="009E214A">
            <w:proofErr w:type="spellStart"/>
            <w:r w:rsidRPr="007D2E51">
              <w:t>Nr</w:t>
            </w:r>
            <w:proofErr w:type="spellEnd"/>
          </w:p>
        </w:tc>
        <w:tc>
          <w:tcPr>
            <w:tcW w:w="1910" w:type="dxa"/>
          </w:tcPr>
          <w:p w14:paraId="6FEB2424" w14:textId="77777777" w:rsidR="00DC5FF8" w:rsidRPr="007D2E51" w:rsidRDefault="00DC5FF8" w:rsidP="009E214A">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2AD65FE2" w14:textId="77777777" w:rsidR="00DC5FF8" w:rsidRPr="007D2E51" w:rsidRDefault="00DC5FF8" w:rsidP="009E214A">
            <w:pPr>
              <w:cnfStyle w:val="100000000000" w:firstRow="1" w:lastRow="0" w:firstColumn="0" w:lastColumn="0" w:oddVBand="0" w:evenVBand="0" w:oddHBand="0" w:evenHBand="0" w:firstRowFirstColumn="0" w:firstRowLastColumn="0" w:lastRowFirstColumn="0" w:lastRowLastColumn="0"/>
            </w:pPr>
            <w:r w:rsidRPr="007D2E51">
              <w:t>Beschreibung</w:t>
            </w:r>
          </w:p>
        </w:tc>
      </w:tr>
      <w:tr w:rsidR="00DC5FF8" w:rsidRPr="007D2E51" w14:paraId="3B0D5729" w14:textId="77777777" w:rsidTr="009E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2D3DB579" w14:textId="33C7F7FD" w:rsidR="00DC5FF8" w:rsidRPr="007D2E51" w:rsidRDefault="00DC5FF8" w:rsidP="009E214A">
            <w:r w:rsidRPr="007D2E51">
              <w:t>REQ-B1</w:t>
            </w:r>
          </w:p>
        </w:tc>
        <w:tc>
          <w:tcPr>
            <w:tcW w:w="1910" w:type="dxa"/>
          </w:tcPr>
          <w:p w14:paraId="3367A56B" w14:textId="77777777" w:rsidR="00DC5FF8" w:rsidRPr="007D2E51" w:rsidRDefault="00DC5FF8" w:rsidP="009E214A">
            <w:pPr>
              <w:cnfStyle w:val="000000100000" w:firstRow="0" w:lastRow="0" w:firstColumn="0" w:lastColumn="0" w:oddVBand="0" w:evenVBand="0" w:oddHBand="1" w:evenHBand="0" w:firstRowFirstColumn="0" w:firstRowLastColumn="0" w:lastRowFirstColumn="0" w:lastRowLastColumn="0"/>
            </w:pPr>
            <w:r w:rsidRPr="007D2E51">
              <w:t>Projektliste</w:t>
            </w:r>
          </w:p>
        </w:tc>
        <w:tc>
          <w:tcPr>
            <w:tcW w:w="5880" w:type="dxa"/>
          </w:tcPr>
          <w:p w14:paraId="2A41D822" w14:textId="090898E9" w:rsidR="00DC5FF8" w:rsidRPr="007D2E51" w:rsidRDefault="00DC5FF8" w:rsidP="009E214A">
            <w:pPr>
              <w:cnfStyle w:val="000000100000" w:firstRow="0" w:lastRow="0" w:firstColumn="0" w:lastColumn="0" w:oddVBand="0" w:evenVBand="0" w:oddHBand="1" w:evenHBand="0" w:firstRowFirstColumn="0" w:firstRowLastColumn="0" w:lastRowFirstColumn="0" w:lastRowLastColumn="0"/>
            </w:pPr>
            <w:r w:rsidRPr="007D2E51">
              <w:t xml:space="preserve">Nach dem Start der Applikation soll als erste Seite eine Liste mit den Projekten dargestellt werden. Vorausgesetzt der Benutzer ist eingeloggt. </w:t>
            </w:r>
          </w:p>
        </w:tc>
      </w:tr>
      <w:tr w:rsidR="00DC5FF8" w:rsidRPr="007D2E51" w14:paraId="694383ED" w14:textId="77777777" w:rsidTr="009E214A">
        <w:tc>
          <w:tcPr>
            <w:cnfStyle w:val="001000000000" w:firstRow="0" w:lastRow="0" w:firstColumn="1" w:lastColumn="0" w:oddVBand="0" w:evenVBand="0" w:oddHBand="0" w:evenHBand="0" w:firstRowFirstColumn="0" w:firstRowLastColumn="0" w:lastRowFirstColumn="0" w:lastRowLastColumn="0"/>
            <w:tcW w:w="1062" w:type="dxa"/>
          </w:tcPr>
          <w:p w14:paraId="3BB91BAE" w14:textId="351E9BC5" w:rsidR="00DC5FF8" w:rsidRPr="007D2E51" w:rsidRDefault="00DC5FF8" w:rsidP="00DC5FF8">
            <w:r w:rsidRPr="007D2E51">
              <w:t>REQ-B2</w:t>
            </w:r>
          </w:p>
        </w:tc>
        <w:tc>
          <w:tcPr>
            <w:tcW w:w="1910" w:type="dxa"/>
          </w:tcPr>
          <w:p w14:paraId="4767BEE6" w14:textId="3DC776E1" w:rsidR="00DC5FF8" w:rsidRPr="007D2E51" w:rsidRDefault="00DC5FF8" w:rsidP="00DC5FF8">
            <w:pPr>
              <w:cnfStyle w:val="000000000000" w:firstRow="0" w:lastRow="0" w:firstColumn="0" w:lastColumn="0" w:oddVBand="0" w:evenVBand="0" w:oddHBand="0" w:evenHBand="0" w:firstRowFirstColumn="0" w:firstRowLastColumn="0" w:lastRowFirstColumn="0" w:lastRowLastColumn="0"/>
            </w:pPr>
            <w:r w:rsidRPr="007D2E51">
              <w:t>Personalisierte Projekte</w:t>
            </w:r>
          </w:p>
        </w:tc>
        <w:tc>
          <w:tcPr>
            <w:tcW w:w="5880" w:type="dxa"/>
          </w:tcPr>
          <w:p w14:paraId="72134B7A" w14:textId="3230E37B" w:rsidR="00DC5FF8" w:rsidRPr="007D2E51" w:rsidRDefault="00DC5FF8" w:rsidP="00DC5FF8">
            <w:pPr>
              <w:cnfStyle w:val="000000000000" w:firstRow="0" w:lastRow="0" w:firstColumn="0" w:lastColumn="0" w:oddVBand="0" w:evenVBand="0" w:oddHBand="0" w:evenHBand="0" w:firstRowFirstColumn="0" w:firstRowLastColumn="0" w:lastRowFirstColumn="0" w:lastRowLastColumn="0"/>
            </w:pPr>
            <w:r w:rsidRPr="007D2E51">
              <w:t>In der Projektliste werden nur diejenigen Projekte angezeigt, auf die der Benutzer die Berechtigung zum Zugriff hat.</w:t>
            </w:r>
          </w:p>
        </w:tc>
      </w:tr>
      <w:tr w:rsidR="00DC5FF8" w:rsidRPr="007D2E51" w14:paraId="1F0C07FB" w14:textId="77777777" w:rsidTr="009E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9D58C53" w14:textId="33F255E6" w:rsidR="00DC5FF8" w:rsidRPr="007D2E51" w:rsidRDefault="00DC5FF8" w:rsidP="00DC5FF8">
            <w:r w:rsidRPr="007D2E51">
              <w:t>REQ-B3</w:t>
            </w:r>
          </w:p>
        </w:tc>
        <w:tc>
          <w:tcPr>
            <w:tcW w:w="1910" w:type="dxa"/>
          </w:tcPr>
          <w:p w14:paraId="60750A1E" w14:textId="77777777" w:rsidR="00DC5FF8" w:rsidRPr="007D2E51" w:rsidRDefault="00DC5FF8" w:rsidP="00DC5FF8">
            <w:pPr>
              <w:cnfStyle w:val="000000100000" w:firstRow="0" w:lastRow="0" w:firstColumn="0" w:lastColumn="0" w:oddVBand="0" w:evenVBand="0" w:oddHBand="1" w:evenHBand="0" w:firstRowFirstColumn="0" w:firstRowLastColumn="0" w:lastRowFirstColumn="0" w:lastRowLastColumn="0"/>
            </w:pPr>
            <w:r w:rsidRPr="007D2E51">
              <w:t>Projektname</w:t>
            </w:r>
          </w:p>
        </w:tc>
        <w:tc>
          <w:tcPr>
            <w:tcW w:w="5880" w:type="dxa"/>
          </w:tcPr>
          <w:p w14:paraId="0512030F" w14:textId="5BE8A4C1" w:rsidR="00DC5FF8" w:rsidRPr="007D2E51" w:rsidRDefault="00DC5FF8" w:rsidP="00DC5FF8">
            <w:pPr>
              <w:cnfStyle w:val="000000100000" w:firstRow="0" w:lastRow="0" w:firstColumn="0" w:lastColumn="0" w:oddVBand="0" w:evenVBand="0" w:oddHBand="1" w:evenHBand="0" w:firstRowFirstColumn="0" w:firstRowLastColumn="0" w:lastRowFirstColumn="0" w:lastRowLastColumn="0"/>
            </w:pPr>
            <w:r w:rsidRPr="007D2E51">
              <w:t>Jedes Projekt ist mit dem Namen und der Ortschaft der Baustelle aufgelistet.</w:t>
            </w:r>
          </w:p>
        </w:tc>
      </w:tr>
      <w:tr w:rsidR="00DC5FF8" w:rsidRPr="007D2E51" w14:paraId="10F0E4BF" w14:textId="77777777" w:rsidTr="009E214A">
        <w:tc>
          <w:tcPr>
            <w:cnfStyle w:val="001000000000" w:firstRow="0" w:lastRow="0" w:firstColumn="1" w:lastColumn="0" w:oddVBand="0" w:evenVBand="0" w:oddHBand="0" w:evenHBand="0" w:firstRowFirstColumn="0" w:firstRowLastColumn="0" w:lastRowFirstColumn="0" w:lastRowLastColumn="0"/>
            <w:tcW w:w="1062" w:type="dxa"/>
          </w:tcPr>
          <w:p w14:paraId="2B9ADE22" w14:textId="1A478D2F" w:rsidR="00DC5FF8" w:rsidRPr="007D2E51" w:rsidRDefault="00DC5FF8" w:rsidP="00DC5FF8">
            <w:r w:rsidRPr="007D2E51">
              <w:t>REQ-B4</w:t>
            </w:r>
          </w:p>
        </w:tc>
        <w:tc>
          <w:tcPr>
            <w:tcW w:w="1910" w:type="dxa"/>
          </w:tcPr>
          <w:p w14:paraId="6F488FCC" w14:textId="77777777" w:rsidR="00DC5FF8" w:rsidRPr="007D2E51" w:rsidRDefault="00DC5FF8" w:rsidP="00DC5FF8">
            <w:pPr>
              <w:cnfStyle w:val="000000000000" w:firstRow="0" w:lastRow="0" w:firstColumn="0" w:lastColumn="0" w:oddVBand="0" w:evenVBand="0" w:oddHBand="0" w:evenHBand="0" w:firstRowFirstColumn="0" w:firstRowLastColumn="0" w:lastRowFirstColumn="0" w:lastRowLastColumn="0"/>
            </w:pPr>
            <w:r w:rsidRPr="007D2E51">
              <w:t>Projektsuche</w:t>
            </w:r>
          </w:p>
        </w:tc>
        <w:tc>
          <w:tcPr>
            <w:tcW w:w="5880" w:type="dxa"/>
          </w:tcPr>
          <w:p w14:paraId="4DC16FF5" w14:textId="52F84980" w:rsidR="00DC5FF8" w:rsidRPr="007D2E51" w:rsidRDefault="00DC5FF8" w:rsidP="00DC5FF8">
            <w:pPr>
              <w:cnfStyle w:val="000000000000" w:firstRow="0" w:lastRow="0" w:firstColumn="0" w:lastColumn="0" w:oddVBand="0" w:evenVBand="0" w:oddHBand="0" w:evenHBand="0" w:firstRowFirstColumn="0" w:firstRowLastColumn="0" w:lastRowFirstColumn="0" w:lastRowLastColumn="0"/>
            </w:pPr>
            <w:r w:rsidRPr="007D2E51">
              <w:t>In einem Suchfeld kann ein Projekt nach dem Namen und der Ortschaft gesucht werden. Die Liste passt sich entsprechend dem Suchbegriff laufend an. Der Suchbegriff muss wieder gelöscht werden können.</w:t>
            </w:r>
          </w:p>
        </w:tc>
      </w:tr>
      <w:tr w:rsidR="00DC5FF8" w:rsidRPr="007D2E51" w14:paraId="57345278" w14:textId="77777777" w:rsidTr="009E2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04842598" w14:textId="7FB62C60" w:rsidR="00DC5FF8" w:rsidRPr="007D2E51" w:rsidRDefault="00DC5FF8" w:rsidP="00DC5FF8">
            <w:r w:rsidRPr="007D2E51">
              <w:t>REQ-B5</w:t>
            </w:r>
          </w:p>
        </w:tc>
        <w:tc>
          <w:tcPr>
            <w:tcW w:w="1910" w:type="dxa"/>
          </w:tcPr>
          <w:p w14:paraId="5CA2E027" w14:textId="77777777" w:rsidR="00DC5FF8" w:rsidRPr="007D2E51" w:rsidRDefault="00DC5FF8" w:rsidP="00DC5FF8">
            <w:pPr>
              <w:cnfStyle w:val="000000100000" w:firstRow="0" w:lastRow="0" w:firstColumn="0" w:lastColumn="0" w:oddVBand="0" w:evenVBand="0" w:oddHBand="1" w:evenHBand="0" w:firstRowFirstColumn="0" w:firstRowLastColumn="0" w:lastRowFirstColumn="0" w:lastRowLastColumn="0"/>
            </w:pPr>
            <w:r w:rsidRPr="007D2E51">
              <w:t>Projektauswahl</w:t>
            </w:r>
          </w:p>
        </w:tc>
        <w:tc>
          <w:tcPr>
            <w:tcW w:w="5880" w:type="dxa"/>
          </w:tcPr>
          <w:p w14:paraId="6F7E3140" w14:textId="77777777" w:rsidR="00DC5FF8" w:rsidRPr="007D2E51" w:rsidRDefault="00DC5FF8" w:rsidP="00DC5FF8">
            <w:pPr>
              <w:cnfStyle w:val="000000100000" w:firstRow="0" w:lastRow="0" w:firstColumn="0" w:lastColumn="0" w:oddVBand="0" w:evenVBand="0" w:oddHBand="1" w:evenHBand="0" w:firstRowFirstColumn="0" w:firstRowLastColumn="0" w:lastRowFirstColumn="0" w:lastRowLastColumn="0"/>
            </w:pPr>
            <w:r w:rsidRPr="007D2E51">
              <w:t>Mittels Touch auf eines der Projekte können die Projektdetails aufgerufen werden.</w:t>
            </w:r>
          </w:p>
        </w:tc>
      </w:tr>
      <w:tr w:rsidR="00DC5FF8" w:rsidRPr="007D2E51" w14:paraId="5B87650B" w14:textId="77777777" w:rsidTr="009E214A">
        <w:tc>
          <w:tcPr>
            <w:cnfStyle w:val="001000000000" w:firstRow="0" w:lastRow="0" w:firstColumn="1" w:lastColumn="0" w:oddVBand="0" w:evenVBand="0" w:oddHBand="0" w:evenHBand="0" w:firstRowFirstColumn="0" w:firstRowLastColumn="0" w:lastRowFirstColumn="0" w:lastRowLastColumn="0"/>
            <w:tcW w:w="1062" w:type="dxa"/>
          </w:tcPr>
          <w:p w14:paraId="0D4CA6EE" w14:textId="0AD14C33" w:rsidR="00DC5FF8" w:rsidRPr="007D2E51" w:rsidRDefault="00DC5FF8" w:rsidP="00DC5FF8">
            <w:r w:rsidRPr="007D2E51">
              <w:t>REQ-B6</w:t>
            </w:r>
          </w:p>
        </w:tc>
        <w:tc>
          <w:tcPr>
            <w:tcW w:w="1910" w:type="dxa"/>
          </w:tcPr>
          <w:p w14:paraId="50ACAA10" w14:textId="77777777" w:rsidR="00DC5FF8" w:rsidRPr="007D2E51" w:rsidRDefault="00DC5FF8" w:rsidP="00DC5FF8">
            <w:pPr>
              <w:cnfStyle w:val="000000000000" w:firstRow="0" w:lastRow="0" w:firstColumn="0" w:lastColumn="0" w:oddVBand="0" w:evenVBand="0" w:oddHBand="0" w:evenHBand="0" w:firstRowFirstColumn="0" w:firstRowLastColumn="0" w:lastRowFirstColumn="0" w:lastRowLastColumn="0"/>
            </w:pPr>
            <w:r w:rsidRPr="007D2E51">
              <w:t>Offlinefähigkeit</w:t>
            </w:r>
          </w:p>
        </w:tc>
        <w:tc>
          <w:tcPr>
            <w:tcW w:w="5880" w:type="dxa"/>
          </w:tcPr>
          <w:p w14:paraId="0B050B19" w14:textId="63A2F646" w:rsidR="00DC5FF8" w:rsidRPr="007D2E51" w:rsidRDefault="00DC5FF8" w:rsidP="00DC5FF8">
            <w:pPr>
              <w:keepNext/>
              <w:cnfStyle w:val="000000000000" w:firstRow="0" w:lastRow="0" w:firstColumn="0" w:lastColumn="0" w:oddVBand="0" w:evenVBand="0" w:oddHBand="0" w:evenHBand="0" w:firstRowFirstColumn="0" w:firstRowLastColumn="0" w:lastRowFirstColumn="0" w:lastRowLastColumn="0"/>
            </w:pPr>
            <w:r w:rsidRPr="007D2E51">
              <w:t xml:space="preserve">Projekte sollen auch </w:t>
            </w:r>
            <w:proofErr w:type="gramStart"/>
            <w:r w:rsidRPr="007D2E51">
              <w:t>Offline</w:t>
            </w:r>
            <w:proofErr w:type="gramEnd"/>
            <w:r w:rsidRPr="007D2E51">
              <w:t xml:space="preserve"> verfügbar</w:t>
            </w:r>
            <w:r w:rsidR="008D6DEA" w:rsidRPr="007D2E51">
              <w:t xml:space="preserve"> sein. Der Benutzer kann in der Projektliste Projekte </w:t>
            </w:r>
            <w:proofErr w:type="gramStart"/>
            <w:r w:rsidR="008D6DEA" w:rsidRPr="007D2E51">
              <w:t>markieren</w:t>
            </w:r>
            <w:proofErr w:type="gramEnd"/>
            <w:r w:rsidR="008D6DEA" w:rsidRPr="007D2E51">
              <w:t xml:space="preserve"> welche offline verfügbar sein sollen. Sämtliche Projektdaten zu einem markierten Projekt sollen offline verfügbar sein.</w:t>
            </w:r>
          </w:p>
        </w:tc>
      </w:tr>
    </w:tbl>
    <w:p w14:paraId="65C3792D" w14:textId="0AF08595" w:rsidR="00DC5FF8" w:rsidRPr="007D2E51" w:rsidRDefault="00880B64" w:rsidP="00CC722A">
      <w:pPr>
        <w:pStyle w:val="Heading4"/>
      </w:pPr>
      <w:r w:rsidRPr="007D2E51">
        <w:t>Projektdetails</w:t>
      </w:r>
    </w:p>
    <w:p w14:paraId="01069131" w14:textId="14BE9713" w:rsidR="00CC722A" w:rsidRPr="007D2E51" w:rsidRDefault="00CC722A" w:rsidP="00CC722A">
      <w:pPr>
        <w:pStyle w:val="Caption"/>
        <w:keepNext/>
      </w:pPr>
      <w:r w:rsidRPr="007D2E51">
        <w:t xml:space="preserve">Tabelle </w:t>
      </w:r>
      <w:fldSimple w:instr=" SEQ Tabelle \* ARABIC ">
        <w:r w:rsidRPr="007D2E51">
          <w:t>3</w:t>
        </w:r>
      </w:fldSimple>
      <w:r w:rsidRPr="007D2E51">
        <w:t xml:space="preserve"> Anforderungen an die Projektdetails</w:t>
      </w:r>
    </w:p>
    <w:tbl>
      <w:tblPr>
        <w:tblStyle w:val="GridTable4-Accent4"/>
        <w:tblW w:w="8852" w:type="dxa"/>
        <w:tblLook w:val="04A0" w:firstRow="1" w:lastRow="0" w:firstColumn="1" w:lastColumn="0" w:noHBand="0" w:noVBand="1"/>
      </w:tblPr>
      <w:tblGrid>
        <w:gridCol w:w="1062"/>
        <w:gridCol w:w="1910"/>
        <w:gridCol w:w="5880"/>
      </w:tblGrid>
      <w:tr w:rsidR="00880B64" w:rsidRPr="007D2E51" w14:paraId="013418E0" w14:textId="77777777" w:rsidTr="006950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95464D1" w14:textId="77777777" w:rsidR="00880B64" w:rsidRPr="007D2E51" w:rsidRDefault="00880B64" w:rsidP="00695068">
            <w:proofErr w:type="spellStart"/>
            <w:r w:rsidRPr="007D2E51">
              <w:t>Nr</w:t>
            </w:r>
            <w:proofErr w:type="spellEnd"/>
          </w:p>
        </w:tc>
        <w:tc>
          <w:tcPr>
            <w:tcW w:w="1910" w:type="dxa"/>
          </w:tcPr>
          <w:p w14:paraId="55AC5A00" w14:textId="77777777" w:rsidR="00880B64" w:rsidRPr="007D2E51" w:rsidRDefault="00880B64" w:rsidP="00695068">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5005950E" w14:textId="77777777" w:rsidR="00880B64" w:rsidRPr="007D2E51" w:rsidRDefault="00880B64" w:rsidP="00695068">
            <w:pPr>
              <w:cnfStyle w:val="100000000000" w:firstRow="1" w:lastRow="0" w:firstColumn="0" w:lastColumn="0" w:oddVBand="0" w:evenVBand="0" w:oddHBand="0" w:evenHBand="0" w:firstRowFirstColumn="0" w:firstRowLastColumn="0" w:lastRowFirstColumn="0" w:lastRowLastColumn="0"/>
            </w:pPr>
            <w:r w:rsidRPr="007D2E51">
              <w:t>Beschreibung</w:t>
            </w:r>
          </w:p>
        </w:tc>
      </w:tr>
      <w:tr w:rsidR="00880B64" w:rsidRPr="007D2E51" w14:paraId="732C40C0"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46AAF43C" w14:textId="2E3D21E9" w:rsidR="00880B64" w:rsidRPr="007D2E51" w:rsidRDefault="00880B64" w:rsidP="00695068">
            <w:r w:rsidRPr="007D2E51">
              <w:t>REQ-C1</w:t>
            </w:r>
          </w:p>
        </w:tc>
        <w:tc>
          <w:tcPr>
            <w:tcW w:w="1910" w:type="dxa"/>
          </w:tcPr>
          <w:p w14:paraId="276877BE" w14:textId="77777777"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Projektdetails</w:t>
            </w:r>
          </w:p>
        </w:tc>
        <w:tc>
          <w:tcPr>
            <w:tcW w:w="5880" w:type="dxa"/>
          </w:tcPr>
          <w:p w14:paraId="6DC68013" w14:textId="1BF4F799"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 xml:space="preserve">Es werden die wichtigsten Infos eines Projektes gemäss obigen Mockups angezeigt. Ist eine Internetverbindung vorhanden, werden die Daten vom Backend geladen. Ohne Internetverbindung werden die Daten </w:t>
            </w:r>
            <w:proofErr w:type="gramStart"/>
            <w:r w:rsidRPr="007D2E51">
              <w:t>aus dem lokal Speicher</w:t>
            </w:r>
            <w:proofErr w:type="gramEnd"/>
            <w:r w:rsidRPr="007D2E51">
              <w:t xml:space="preserve"> geladen.</w:t>
            </w:r>
          </w:p>
        </w:tc>
      </w:tr>
      <w:tr w:rsidR="00880B64" w:rsidRPr="007D2E51" w14:paraId="42F08A1D"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03BCFCAA" w14:textId="0EE78D2A" w:rsidR="00880B64" w:rsidRPr="007D2E51" w:rsidRDefault="00880B64" w:rsidP="00695068">
            <w:r w:rsidRPr="007D2E51">
              <w:t>REQ-C2</w:t>
            </w:r>
          </w:p>
        </w:tc>
        <w:tc>
          <w:tcPr>
            <w:tcW w:w="1910" w:type="dxa"/>
          </w:tcPr>
          <w:p w14:paraId="0435C36E"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Adressen in Maps öffnen</w:t>
            </w:r>
          </w:p>
        </w:tc>
        <w:tc>
          <w:tcPr>
            <w:tcW w:w="5880" w:type="dxa"/>
          </w:tcPr>
          <w:p w14:paraId="1D96F2E2"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Kontakt- und Objektadresse können per Touch in Karten (</w:t>
            </w:r>
            <w:proofErr w:type="spellStart"/>
            <w:r w:rsidRPr="007D2E51">
              <w:t>ios</w:t>
            </w:r>
            <w:proofErr w:type="spellEnd"/>
            <w:r w:rsidRPr="007D2E51">
              <w:t>) oder Maps (</w:t>
            </w:r>
            <w:proofErr w:type="spellStart"/>
            <w:r w:rsidRPr="007D2E51">
              <w:t>android</w:t>
            </w:r>
            <w:proofErr w:type="spellEnd"/>
            <w:r w:rsidRPr="007D2E51">
              <w:t>) geöffnet werden.</w:t>
            </w:r>
          </w:p>
        </w:tc>
      </w:tr>
      <w:tr w:rsidR="00880B64" w:rsidRPr="007D2E51" w14:paraId="2693B4AD"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45D7972D" w14:textId="7147D01D" w:rsidR="00880B64" w:rsidRPr="007D2E51" w:rsidRDefault="00880B64" w:rsidP="00695068">
            <w:r w:rsidRPr="007D2E51">
              <w:t>REQ-C3</w:t>
            </w:r>
          </w:p>
        </w:tc>
        <w:tc>
          <w:tcPr>
            <w:tcW w:w="1910" w:type="dxa"/>
          </w:tcPr>
          <w:p w14:paraId="7ACF6206" w14:textId="6B994C18"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Absprung auf externe Ablagen</w:t>
            </w:r>
          </w:p>
        </w:tc>
        <w:tc>
          <w:tcPr>
            <w:tcW w:w="5880" w:type="dxa"/>
          </w:tcPr>
          <w:p w14:paraId="00F087BB" w14:textId="1BF409CA"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Wird au</w:t>
            </w:r>
            <w:r w:rsidR="00AD73E2" w:rsidRPr="007D2E51">
              <w:t xml:space="preserve">f dem Projekt </w:t>
            </w:r>
            <w:r w:rsidRPr="007D2E51">
              <w:t xml:space="preserve">ein Link zu einer </w:t>
            </w:r>
            <w:r w:rsidR="00AD73E2" w:rsidRPr="007D2E51">
              <w:t xml:space="preserve">externen </w:t>
            </w:r>
            <w:r w:rsidRPr="007D2E51">
              <w:t>Ablage mitgeliefert, wird i</w:t>
            </w:r>
            <w:r w:rsidR="00AD73E2" w:rsidRPr="007D2E51">
              <w:t xml:space="preserve">n der </w:t>
            </w:r>
            <w:proofErr w:type="spellStart"/>
            <w:r w:rsidR="00AD73E2" w:rsidRPr="007D2E51">
              <w:t>Detailsansicht</w:t>
            </w:r>
            <w:proofErr w:type="spellEnd"/>
            <w:r w:rsidR="00AD73E2" w:rsidRPr="007D2E51">
              <w:t xml:space="preserve"> </w:t>
            </w:r>
            <w:r w:rsidRPr="007D2E51">
              <w:t xml:space="preserve">ein </w:t>
            </w:r>
            <w:r w:rsidR="00AD73E2" w:rsidRPr="007D2E51">
              <w:t xml:space="preserve">Link </w:t>
            </w:r>
            <w:r w:rsidRPr="007D2E51">
              <w:t>Button</w:t>
            </w:r>
            <w:r w:rsidR="00AD73E2" w:rsidRPr="007D2E51">
              <w:t xml:space="preserve"> auf die externe Ablage</w:t>
            </w:r>
            <w:r w:rsidRPr="007D2E51">
              <w:t xml:space="preserve"> angezeigt. </w:t>
            </w:r>
          </w:p>
        </w:tc>
      </w:tr>
      <w:tr w:rsidR="00880B64" w:rsidRPr="007D2E51" w14:paraId="2B9F2CF2"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1721AB0D" w14:textId="25621B7C" w:rsidR="00880B64" w:rsidRPr="007D2E51" w:rsidRDefault="00880B64" w:rsidP="00695068">
            <w:r w:rsidRPr="007D2E51">
              <w:t>REQ-C4</w:t>
            </w:r>
          </w:p>
        </w:tc>
        <w:tc>
          <w:tcPr>
            <w:tcW w:w="1910" w:type="dxa"/>
          </w:tcPr>
          <w:p w14:paraId="01ABD443"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Notizen zum Auftrag</w:t>
            </w:r>
          </w:p>
        </w:tc>
        <w:tc>
          <w:tcPr>
            <w:tcW w:w="5880" w:type="dxa"/>
          </w:tcPr>
          <w:p w14:paraId="37FACD35"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Über einen weiteren Button kann die Projektnotizen-Funktion aufgerufen werden.</w:t>
            </w:r>
          </w:p>
        </w:tc>
      </w:tr>
      <w:tr w:rsidR="00880B64" w:rsidRPr="007D2E51" w14:paraId="1520C786"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48BFD5C" w14:textId="08B6AF40" w:rsidR="00880B64" w:rsidRPr="007D2E51" w:rsidRDefault="00880B64" w:rsidP="00695068">
            <w:r w:rsidRPr="007D2E51">
              <w:t>REQ-C5</w:t>
            </w:r>
          </w:p>
        </w:tc>
        <w:tc>
          <w:tcPr>
            <w:tcW w:w="1910" w:type="dxa"/>
          </w:tcPr>
          <w:p w14:paraId="598363CC" w14:textId="77777777"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Inbetriebnahme</w:t>
            </w:r>
          </w:p>
        </w:tc>
        <w:tc>
          <w:tcPr>
            <w:tcW w:w="5880" w:type="dxa"/>
          </w:tcPr>
          <w:p w14:paraId="20987DDA" w14:textId="77777777"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Über einen weiteren Button kann die Inbetriebnahme-Funktion aufgerufen werden.</w:t>
            </w:r>
          </w:p>
        </w:tc>
      </w:tr>
      <w:tr w:rsidR="00880B64" w:rsidRPr="007D2E51" w14:paraId="6EABD761"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2593236B" w14:textId="08953D9C" w:rsidR="00880B64" w:rsidRPr="007D2E51" w:rsidRDefault="00880B64" w:rsidP="00695068">
            <w:r w:rsidRPr="007D2E51">
              <w:t>REQ-C6</w:t>
            </w:r>
          </w:p>
        </w:tc>
        <w:tc>
          <w:tcPr>
            <w:tcW w:w="1910" w:type="dxa"/>
          </w:tcPr>
          <w:p w14:paraId="18C27B24"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Zurück zur Übersicht</w:t>
            </w:r>
          </w:p>
        </w:tc>
        <w:tc>
          <w:tcPr>
            <w:tcW w:w="5880" w:type="dxa"/>
          </w:tcPr>
          <w:p w14:paraId="77FAE18D" w14:textId="77777777" w:rsidR="00880B64" w:rsidRPr="007D2E51" w:rsidRDefault="00880B64" w:rsidP="00695068">
            <w:pPr>
              <w:cnfStyle w:val="000000000000" w:firstRow="0" w:lastRow="0" w:firstColumn="0" w:lastColumn="0" w:oddVBand="0" w:evenVBand="0" w:oddHBand="0" w:evenHBand="0" w:firstRowFirstColumn="0" w:firstRowLastColumn="0" w:lastRowFirstColumn="0" w:lastRowLastColumn="0"/>
            </w:pPr>
            <w:r w:rsidRPr="007D2E51">
              <w:t>Mittels eines Zurück-Buttons muss wieder in die Projektübersicht gewechselt werden können.</w:t>
            </w:r>
          </w:p>
        </w:tc>
      </w:tr>
      <w:tr w:rsidR="00880B64" w:rsidRPr="007D2E51" w14:paraId="5FC66618"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51729980" w14:textId="3F19BAF6" w:rsidR="00880B64" w:rsidRPr="007D2E51" w:rsidRDefault="00880B64" w:rsidP="00695068">
            <w:r w:rsidRPr="007D2E51">
              <w:lastRenderedPageBreak/>
              <w:t>REQ-C7</w:t>
            </w:r>
          </w:p>
        </w:tc>
        <w:tc>
          <w:tcPr>
            <w:tcW w:w="1910" w:type="dxa"/>
          </w:tcPr>
          <w:p w14:paraId="3477A7AE" w14:textId="77777777" w:rsidR="00880B64" w:rsidRPr="007D2E51" w:rsidRDefault="00880B64" w:rsidP="00695068">
            <w:pPr>
              <w:cnfStyle w:val="000000100000" w:firstRow="0" w:lastRow="0" w:firstColumn="0" w:lastColumn="0" w:oddVBand="0" w:evenVBand="0" w:oddHBand="1" w:evenHBand="0" w:firstRowFirstColumn="0" w:firstRowLastColumn="0" w:lastRowFirstColumn="0" w:lastRowLastColumn="0"/>
            </w:pPr>
            <w:r w:rsidRPr="007D2E51">
              <w:t>Offlinefähigkeit</w:t>
            </w:r>
          </w:p>
        </w:tc>
        <w:tc>
          <w:tcPr>
            <w:tcW w:w="5880" w:type="dxa"/>
          </w:tcPr>
          <w:p w14:paraId="6D68926E" w14:textId="6946A57A" w:rsidR="00880B64" w:rsidRPr="007D2E51" w:rsidRDefault="00880B64" w:rsidP="00880B64">
            <w:pPr>
              <w:keepNext/>
              <w:cnfStyle w:val="000000100000" w:firstRow="0" w:lastRow="0" w:firstColumn="0" w:lastColumn="0" w:oddVBand="0" w:evenVBand="0" w:oddHBand="1" w:evenHBand="0" w:firstRowFirstColumn="0" w:firstRowLastColumn="0" w:lastRowFirstColumn="0" w:lastRowLastColumn="0"/>
            </w:pPr>
            <w:r w:rsidRPr="007D2E51">
              <w:t xml:space="preserve">Sämtliche Daten dieses Projekts müssen auch ohne aktive Internetverbindung auf den Smartphones abrufbar sein. </w:t>
            </w:r>
            <w:proofErr w:type="gramStart"/>
            <w:r w:rsidR="002E6B64" w:rsidRPr="007D2E51">
              <w:t>Online Links</w:t>
            </w:r>
            <w:proofErr w:type="gramEnd"/>
            <w:r w:rsidR="002E6B64" w:rsidRPr="007D2E51">
              <w:t xml:space="preserve"> auf externe Ablagen funktionieren im Offline-Modus nicht</w:t>
            </w:r>
            <w:r w:rsidRPr="007D2E51">
              <w:t>.</w:t>
            </w:r>
          </w:p>
        </w:tc>
      </w:tr>
    </w:tbl>
    <w:p w14:paraId="07220048" w14:textId="5A601CAC" w:rsidR="00880B64" w:rsidRPr="007D2E51" w:rsidRDefault="002E6B64" w:rsidP="00CC722A">
      <w:pPr>
        <w:pStyle w:val="Heading4"/>
      </w:pPr>
      <w:r w:rsidRPr="007D2E51">
        <w:t>Notizen zum Auftrag</w:t>
      </w:r>
    </w:p>
    <w:p w14:paraId="3187544D" w14:textId="72C462BE" w:rsidR="00CC722A" w:rsidRPr="007D2E51" w:rsidRDefault="00CC722A" w:rsidP="00CC722A">
      <w:pPr>
        <w:pStyle w:val="Caption"/>
        <w:keepNext/>
      </w:pPr>
      <w:r w:rsidRPr="007D2E51">
        <w:t xml:space="preserve">Tabelle </w:t>
      </w:r>
      <w:fldSimple w:instr=" SEQ Tabelle \* ARABIC ">
        <w:r w:rsidRPr="007D2E51">
          <w:t>4</w:t>
        </w:r>
      </w:fldSimple>
      <w:r w:rsidRPr="007D2E51">
        <w:t xml:space="preserve"> Anforderung zu den Notizen</w:t>
      </w:r>
    </w:p>
    <w:tbl>
      <w:tblPr>
        <w:tblStyle w:val="GridTable4-Accent4"/>
        <w:tblW w:w="8852" w:type="dxa"/>
        <w:tblLook w:val="04A0" w:firstRow="1" w:lastRow="0" w:firstColumn="1" w:lastColumn="0" w:noHBand="0" w:noVBand="1"/>
      </w:tblPr>
      <w:tblGrid>
        <w:gridCol w:w="1062"/>
        <w:gridCol w:w="1910"/>
        <w:gridCol w:w="5880"/>
      </w:tblGrid>
      <w:tr w:rsidR="002E6B64" w:rsidRPr="007D2E51" w14:paraId="45E5D78B" w14:textId="77777777" w:rsidTr="006950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21901ED4" w14:textId="77777777" w:rsidR="002E6B64" w:rsidRPr="007D2E51" w:rsidRDefault="002E6B64" w:rsidP="00695068">
            <w:proofErr w:type="spellStart"/>
            <w:r w:rsidRPr="007D2E51">
              <w:t>Nr</w:t>
            </w:r>
            <w:proofErr w:type="spellEnd"/>
          </w:p>
        </w:tc>
        <w:tc>
          <w:tcPr>
            <w:tcW w:w="1910" w:type="dxa"/>
          </w:tcPr>
          <w:p w14:paraId="30FB6B01" w14:textId="77777777" w:rsidR="002E6B64" w:rsidRPr="007D2E51" w:rsidRDefault="002E6B64" w:rsidP="00695068">
            <w:pPr>
              <w:cnfStyle w:val="100000000000" w:firstRow="1" w:lastRow="0" w:firstColumn="0" w:lastColumn="0" w:oddVBand="0" w:evenVBand="0" w:oddHBand="0" w:evenHBand="0" w:firstRowFirstColumn="0" w:firstRowLastColumn="0" w:lastRowFirstColumn="0" w:lastRowLastColumn="0"/>
            </w:pPr>
            <w:r w:rsidRPr="007D2E51">
              <w:t>Name</w:t>
            </w:r>
          </w:p>
        </w:tc>
        <w:tc>
          <w:tcPr>
            <w:tcW w:w="5880" w:type="dxa"/>
          </w:tcPr>
          <w:p w14:paraId="3844E3D9" w14:textId="77777777" w:rsidR="002E6B64" w:rsidRPr="007D2E51" w:rsidRDefault="002E6B64" w:rsidP="00695068">
            <w:pPr>
              <w:cnfStyle w:val="100000000000" w:firstRow="1" w:lastRow="0" w:firstColumn="0" w:lastColumn="0" w:oddVBand="0" w:evenVBand="0" w:oddHBand="0" w:evenHBand="0" w:firstRowFirstColumn="0" w:firstRowLastColumn="0" w:lastRowFirstColumn="0" w:lastRowLastColumn="0"/>
            </w:pPr>
            <w:r w:rsidRPr="007D2E51">
              <w:t>Beschreibung</w:t>
            </w:r>
          </w:p>
        </w:tc>
      </w:tr>
      <w:tr w:rsidR="002E6B64" w:rsidRPr="007D2E51" w14:paraId="7B24FC6B"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1D8AD5ED" w14:textId="77777777" w:rsidR="002E6B64" w:rsidRPr="007D2E51" w:rsidRDefault="002E6B64" w:rsidP="00695068">
            <w:r w:rsidRPr="007D2E51">
              <w:t>REQ-19</w:t>
            </w:r>
          </w:p>
        </w:tc>
        <w:tc>
          <w:tcPr>
            <w:tcW w:w="1910" w:type="dxa"/>
          </w:tcPr>
          <w:p w14:paraId="723DA42F"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Notizen-Übersicht</w:t>
            </w:r>
          </w:p>
        </w:tc>
        <w:tc>
          <w:tcPr>
            <w:tcW w:w="5880" w:type="dxa"/>
          </w:tcPr>
          <w:p w14:paraId="41D09D07"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 xml:space="preserve">In einer Liste werden sämtliche bisher erfassten Notizen zum ausgewählten Projekt angezeigt. </w:t>
            </w:r>
          </w:p>
        </w:tc>
      </w:tr>
      <w:tr w:rsidR="002E6B64" w:rsidRPr="007D2E51" w14:paraId="545E8DE9"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54F47DC5" w14:textId="77777777" w:rsidR="002E6B64" w:rsidRPr="007D2E51" w:rsidRDefault="002E6B64" w:rsidP="00695068">
            <w:r w:rsidRPr="007D2E51">
              <w:t>REQ-20</w:t>
            </w:r>
          </w:p>
        </w:tc>
        <w:tc>
          <w:tcPr>
            <w:tcW w:w="1910" w:type="dxa"/>
          </w:tcPr>
          <w:p w14:paraId="4289D3CB" w14:textId="77777777"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pPr>
            <w:r w:rsidRPr="007D2E51">
              <w:t>Filter nach Kategorie</w:t>
            </w:r>
          </w:p>
        </w:tc>
        <w:tc>
          <w:tcPr>
            <w:tcW w:w="5880" w:type="dxa"/>
          </w:tcPr>
          <w:p w14:paraId="3C8EFBCC" w14:textId="77777777"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pPr>
            <w:r w:rsidRPr="007D2E51">
              <w:t xml:space="preserve">In einem Dropdown Feld kann die jeweilige Notizen-Kategorie gefiltert werden. Standardmässig ist kein Filter gesetzt. </w:t>
            </w:r>
          </w:p>
        </w:tc>
      </w:tr>
      <w:tr w:rsidR="002E6B64" w:rsidRPr="007D2E51" w14:paraId="307631E1"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4A770474" w14:textId="77777777" w:rsidR="002E6B64" w:rsidRPr="007D2E51" w:rsidRDefault="002E6B64" w:rsidP="00695068">
            <w:r w:rsidRPr="007D2E51">
              <w:t>REQ-21</w:t>
            </w:r>
          </w:p>
        </w:tc>
        <w:tc>
          <w:tcPr>
            <w:tcW w:w="1910" w:type="dxa"/>
          </w:tcPr>
          <w:p w14:paraId="52F2A3B1"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Detailansicht Notizen</w:t>
            </w:r>
          </w:p>
        </w:tc>
        <w:tc>
          <w:tcPr>
            <w:tcW w:w="5880" w:type="dxa"/>
          </w:tcPr>
          <w:p w14:paraId="417E9711"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 xml:space="preserve">In einer Detailansicht können die Notizen angezeigt werden. Externe Links (z.B. auf </w:t>
            </w:r>
            <w:proofErr w:type="gramStart"/>
            <w:r w:rsidRPr="007D2E51">
              <w:t>Word-Dokumente</w:t>
            </w:r>
            <w:proofErr w:type="gramEnd"/>
            <w:r w:rsidRPr="007D2E51">
              <w:t xml:space="preserve"> welche in SharePoint abgelegt sind) können angeklickt und im externen Browser (Safari oder Chrome) angezeigt werden, falls die entsprechenden Berechtigungen vorhanden sind. Eingebettete Bilder werden geladen und angezeigt.</w:t>
            </w:r>
          </w:p>
        </w:tc>
      </w:tr>
      <w:tr w:rsidR="002E6B64" w:rsidRPr="007D2E51" w14:paraId="0C9E0E6E"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41646240" w14:textId="77777777" w:rsidR="002E6B64" w:rsidRPr="007D2E51" w:rsidRDefault="002E6B64" w:rsidP="00695068">
            <w:r w:rsidRPr="007D2E51">
              <w:t>REQ-22</w:t>
            </w:r>
          </w:p>
        </w:tc>
        <w:tc>
          <w:tcPr>
            <w:tcW w:w="1910" w:type="dxa"/>
          </w:tcPr>
          <w:p w14:paraId="4319FF1A" w14:textId="77777777"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pPr>
            <w:r w:rsidRPr="007D2E51">
              <w:t>Notiz editieren und erstellen.</w:t>
            </w:r>
          </w:p>
        </w:tc>
        <w:tc>
          <w:tcPr>
            <w:tcW w:w="5880" w:type="dxa"/>
          </w:tcPr>
          <w:p w14:paraId="575C57B8" w14:textId="3D02F269"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rPr>
                <w:color w:val="ED7D31" w:themeColor="accent2"/>
              </w:rPr>
            </w:pPr>
            <w:r w:rsidRPr="007D2E51">
              <w:t>Notizen können editiert und erstellt werden.</w:t>
            </w:r>
          </w:p>
        </w:tc>
      </w:tr>
      <w:tr w:rsidR="002E6B64" w:rsidRPr="007D2E51" w14:paraId="0C5BB4C8" w14:textId="77777777" w:rsidTr="006950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2" w:type="dxa"/>
          </w:tcPr>
          <w:p w14:paraId="269C4A9C" w14:textId="77777777" w:rsidR="002E6B64" w:rsidRPr="007D2E51" w:rsidRDefault="002E6B64" w:rsidP="00695068">
            <w:r w:rsidRPr="007D2E51">
              <w:t>REQ-23</w:t>
            </w:r>
          </w:p>
        </w:tc>
        <w:tc>
          <w:tcPr>
            <w:tcW w:w="1910" w:type="dxa"/>
          </w:tcPr>
          <w:p w14:paraId="54E7026F"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Zurück zur Übersicht</w:t>
            </w:r>
          </w:p>
        </w:tc>
        <w:tc>
          <w:tcPr>
            <w:tcW w:w="5880" w:type="dxa"/>
          </w:tcPr>
          <w:p w14:paraId="3D554C44" w14:textId="77777777" w:rsidR="002E6B64" w:rsidRPr="007D2E51" w:rsidRDefault="002E6B64" w:rsidP="00695068">
            <w:pPr>
              <w:cnfStyle w:val="000000100000" w:firstRow="0" w:lastRow="0" w:firstColumn="0" w:lastColumn="0" w:oddVBand="0" w:evenVBand="0" w:oddHBand="1" w:evenHBand="0" w:firstRowFirstColumn="0" w:firstRowLastColumn="0" w:lastRowFirstColumn="0" w:lastRowLastColumn="0"/>
            </w:pPr>
            <w:r w:rsidRPr="007D2E51">
              <w:t>Mittels eines Zurück-Buttons muss wieder in die Notizen-Übersicht gewechselt werden können.</w:t>
            </w:r>
          </w:p>
        </w:tc>
      </w:tr>
      <w:tr w:rsidR="002E6B64" w:rsidRPr="007D2E51" w14:paraId="21690B4A" w14:textId="77777777" w:rsidTr="00695068">
        <w:tc>
          <w:tcPr>
            <w:cnfStyle w:val="001000000000" w:firstRow="0" w:lastRow="0" w:firstColumn="1" w:lastColumn="0" w:oddVBand="0" w:evenVBand="0" w:oddHBand="0" w:evenHBand="0" w:firstRowFirstColumn="0" w:firstRowLastColumn="0" w:lastRowFirstColumn="0" w:lastRowLastColumn="0"/>
            <w:tcW w:w="1062" w:type="dxa"/>
          </w:tcPr>
          <w:p w14:paraId="35331B99" w14:textId="77777777" w:rsidR="002E6B64" w:rsidRPr="007D2E51" w:rsidRDefault="002E6B64" w:rsidP="00695068">
            <w:r w:rsidRPr="007D2E51">
              <w:t>REQ-24</w:t>
            </w:r>
          </w:p>
        </w:tc>
        <w:tc>
          <w:tcPr>
            <w:tcW w:w="1910" w:type="dxa"/>
          </w:tcPr>
          <w:p w14:paraId="04B6863E" w14:textId="77777777"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pPr>
            <w:r w:rsidRPr="007D2E51">
              <w:t>Offlinefähigkeit</w:t>
            </w:r>
          </w:p>
        </w:tc>
        <w:tc>
          <w:tcPr>
            <w:tcW w:w="5880" w:type="dxa"/>
          </w:tcPr>
          <w:p w14:paraId="69489AD7" w14:textId="2855F96F" w:rsidR="002E6B64" w:rsidRPr="007D2E51" w:rsidRDefault="002E6B64" w:rsidP="00695068">
            <w:pPr>
              <w:cnfStyle w:val="000000000000" w:firstRow="0" w:lastRow="0" w:firstColumn="0" w:lastColumn="0" w:oddVBand="0" w:evenVBand="0" w:oddHBand="0" w:evenHBand="0" w:firstRowFirstColumn="0" w:firstRowLastColumn="0" w:lastRowFirstColumn="0" w:lastRowLastColumn="0"/>
            </w:pPr>
            <w:r w:rsidRPr="007D2E51">
              <w:t>Sämtliche Notizen der geladenen Projekte müssen auch ohne aktive Internetverbindung auf den Smartphones abrufbar sein. Externe Links funktionieren offline nicht.</w:t>
            </w:r>
          </w:p>
        </w:tc>
      </w:tr>
    </w:tbl>
    <w:p w14:paraId="585E8499" w14:textId="121C0285" w:rsidR="00CC722A" w:rsidRPr="007D2E51" w:rsidRDefault="00CC722A" w:rsidP="00CC722A">
      <w:pPr>
        <w:pStyle w:val="Heading3"/>
      </w:pPr>
      <w:r w:rsidRPr="007D2E51">
        <w:t>Mockups zur Benutzeroberfläche der mobilen Applikation</w:t>
      </w:r>
    </w:p>
    <w:p w14:paraId="017DEB7A" w14:textId="1161C25D" w:rsidR="00CC722A" w:rsidRPr="007D2E51" w:rsidRDefault="00CC722A" w:rsidP="00CC722A">
      <w:pPr>
        <w:pStyle w:val="Heading4"/>
      </w:pPr>
      <w:r w:rsidRPr="007D2E51">
        <w:t>Benutzeroberfläche für die Authentifizierung</w:t>
      </w:r>
    </w:p>
    <w:p w14:paraId="18532AC1" w14:textId="77777777" w:rsidR="00CC722A" w:rsidRPr="007D2E51" w:rsidRDefault="00CC722A" w:rsidP="00CC722A">
      <w:pPr>
        <w:keepNext/>
      </w:pPr>
      <w:r w:rsidRPr="007D2E51">
        <w:rPr>
          <w:noProof/>
        </w:rPr>
        <w:drawing>
          <wp:inline distT="0" distB="0" distL="0" distR="0" wp14:anchorId="0F0B2659" wp14:editId="0FE727BF">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4B9D7C8C" w14:textId="1200E5E9" w:rsidR="00CC722A" w:rsidRPr="007D2E51" w:rsidRDefault="00CC722A" w:rsidP="00CC722A">
      <w:pPr>
        <w:pStyle w:val="Caption"/>
      </w:pPr>
      <w:r w:rsidRPr="007D2E51">
        <w:t xml:space="preserve">Abbildung </w:t>
      </w:r>
      <w:fldSimple w:instr=" SEQ Abbildung \* ARABIC ">
        <w:r w:rsidR="00514599">
          <w:rPr>
            <w:noProof/>
          </w:rPr>
          <w:t>1</w:t>
        </w:r>
      </w:fldSimple>
      <w:r w:rsidRPr="007D2E51">
        <w:t xml:space="preserve"> </w:t>
      </w:r>
      <w:proofErr w:type="spellStart"/>
      <w:r w:rsidRPr="007D2E51">
        <w:t>Loginmaske</w:t>
      </w:r>
      <w:proofErr w:type="spellEnd"/>
    </w:p>
    <w:p w14:paraId="3F6BB644" w14:textId="41E5CB67" w:rsidR="00CC722A" w:rsidRPr="007D2E51" w:rsidRDefault="00CC722A" w:rsidP="00CC722A">
      <w:pPr>
        <w:pStyle w:val="Heading4"/>
      </w:pPr>
      <w:r w:rsidRPr="007D2E51">
        <w:lastRenderedPageBreak/>
        <w:t>Projektbezogene Ansichten</w:t>
      </w:r>
    </w:p>
    <w:p w14:paraId="0BEE832B" w14:textId="77777777" w:rsidR="00CC722A" w:rsidRPr="007D2E51" w:rsidRDefault="00CC722A" w:rsidP="00CC722A">
      <w:pPr>
        <w:keepNext/>
      </w:pPr>
      <w:r w:rsidRPr="007D2E51">
        <w:rPr>
          <w:noProof/>
        </w:rPr>
        <w:drawing>
          <wp:inline distT="0" distB="0" distL="0" distR="0" wp14:anchorId="50D50175" wp14:editId="4B28C175">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000BA2D3" w14:textId="6C151C70" w:rsidR="00CC722A" w:rsidRPr="007D2E51" w:rsidRDefault="00CC722A" w:rsidP="00CC722A">
      <w:pPr>
        <w:pStyle w:val="Caption"/>
      </w:pPr>
      <w:r w:rsidRPr="007D2E51">
        <w:t xml:space="preserve">Abbildung </w:t>
      </w:r>
      <w:fldSimple w:instr=" SEQ Abbildung \* ARABIC ">
        <w:r w:rsidR="00514599">
          <w:rPr>
            <w:noProof/>
          </w:rPr>
          <w:t>2</w:t>
        </w:r>
      </w:fldSimple>
      <w:r w:rsidRPr="007D2E51">
        <w:t xml:space="preserve"> Projektübersicht</w:t>
      </w:r>
    </w:p>
    <w:p w14:paraId="7374467F" w14:textId="77777777" w:rsidR="00CC722A" w:rsidRPr="007D2E51" w:rsidRDefault="00CC722A" w:rsidP="00CC722A">
      <w:pPr>
        <w:keepNext/>
      </w:pPr>
      <w:r w:rsidRPr="007D2E51">
        <w:rPr>
          <w:noProof/>
        </w:rPr>
        <w:drawing>
          <wp:inline distT="0" distB="0" distL="0" distR="0" wp14:anchorId="59D9BF0A" wp14:editId="75927D8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3A99E0B" w14:textId="78B03014" w:rsidR="00CC722A" w:rsidRPr="007D2E51" w:rsidRDefault="00CC722A" w:rsidP="00CC722A">
      <w:pPr>
        <w:pStyle w:val="Caption"/>
      </w:pPr>
      <w:r w:rsidRPr="007D2E51">
        <w:t xml:space="preserve">Abbildung </w:t>
      </w:r>
      <w:fldSimple w:instr=" SEQ Abbildung \* ARABIC ">
        <w:r w:rsidR="00514599">
          <w:rPr>
            <w:noProof/>
          </w:rPr>
          <w:t>3</w:t>
        </w:r>
      </w:fldSimple>
      <w:r w:rsidRPr="007D2E51">
        <w:t xml:space="preserve"> Projektdetailansicht</w:t>
      </w:r>
    </w:p>
    <w:p w14:paraId="5BECB331" w14:textId="3462162E" w:rsidR="00CC722A" w:rsidRPr="007D2E51" w:rsidRDefault="00CC722A" w:rsidP="00CC722A">
      <w:pPr>
        <w:pStyle w:val="Heading4"/>
      </w:pPr>
      <w:r w:rsidRPr="007D2E51">
        <w:lastRenderedPageBreak/>
        <w:t>Notizenansichten</w:t>
      </w:r>
    </w:p>
    <w:p w14:paraId="2EDA6E90" w14:textId="77777777" w:rsidR="00CC722A" w:rsidRPr="007D2E51" w:rsidRDefault="00CC722A" w:rsidP="00CC722A">
      <w:pPr>
        <w:keepNext/>
      </w:pPr>
      <w:r w:rsidRPr="007D2E51">
        <w:rPr>
          <w:noProof/>
        </w:rPr>
        <w:drawing>
          <wp:inline distT="0" distB="0" distL="0" distR="0" wp14:anchorId="3A998F97" wp14:editId="04CC443D">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548F8139" w14:textId="21F16F4D" w:rsidR="00CC722A" w:rsidRPr="007D2E51" w:rsidRDefault="00CC722A" w:rsidP="00CC722A">
      <w:pPr>
        <w:pStyle w:val="Caption"/>
      </w:pPr>
      <w:r w:rsidRPr="007D2E51">
        <w:t xml:space="preserve">Abbildung </w:t>
      </w:r>
      <w:fldSimple w:instr=" SEQ Abbildung \* ARABIC ">
        <w:r w:rsidR="00514599">
          <w:rPr>
            <w:noProof/>
          </w:rPr>
          <w:t>4</w:t>
        </w:r>
      </w:fldSimple>
      <w:r w:rsidRPr="007D2E51">
        <w:t xml:space="preserve"> Notizenübersicht</w:t>
      </w:r>
    </w:p>
    <w:p w14:paraId="7B14F166" w14:textId="77777777" w:rsidR="00CC722A" w:rsidRPr="007D2E51" w:rsidRDefault="00CC722A" w:rsidP="00CC722A">
      <w:pPr>
        <w:keepNext/>
      </w:pPr>
      <w:r w:rsidRPr="007D2E51">
        <w:rPr>
          <w:noProof/>
        </w:rPr>
        <w:drawing>
          <wp:inline distT="0" distB="0" distL="0" distR="0" wp14:anchorId="7B2C3466" wp14:editId="76F58CEC">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5AF03807" w14:textId="22F3E6AE" w:rsidR="00CC722A" w:rsidRPr="007D2E51" w:rsidRDefault="00CC722A" w:rsidP="00CC722A">
      <w:pPr>
        <w:pStyle w:val="Caption"/>
      </w:pPr>
      <w:r w:rsidRPr="007D2E51">
        <w:t xml:space="preserve">Abbildung </w:t>
      </w:r>
      <w:fldSimple w:instr=" SEQ Abbildung \* ARABIC ">
        <w:r w:rsidR="00514599">
          <w:rPr>
            <w:noProof/>
          </w:rPr>
          <w:t>5</w:t>
        </w:r>
      </w:fldSimple>
      <w:r w:rsidRPr="007D2E51">
        <w:t xml:space="preserve"> Notizdetailansicht</w:t>
      </w:r>
    </w:p>
    <w:p w14:paraId="2E1F2829" w14:textId="77777777" w:rsidR="00CC722A" w:rsidRPr="007D2E51" w:rsidRDefault="00CC722A" w:rsidP="00CC722A">
      <w:pPr>
        <w:keepNext/>
      </w:pPr>
      <w:r w:rsidRPr="007D2E51">
        <w:rPr>
          <w:noProof/>
        </w:rPr>
        <w:lastRenderedPageBreak/>
        <w:drawing>
          <wp:inline distT="0" distB="0" distL="0" distR="0" wp14:anchorId="297854D8" wp14:editId="24E8617E">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0C6096F" w14:textId="2DF7AB76" w:rsidR="00CC722A" w:rsidRDefault="00CC722A" w:rsidP="00CC722A">
      <w:pPr>
        <w:pStyle w:val="Caption"/>
      </w:pPr>
      <w:r w:rsidRPr="007D2E51">
        <w:t xml:space="preserve">Abbildung </w:t>
      </w:r>
      <w:fldSimple w:instr=" SEQ Abbildung \* ARABIC ">
        <w:r w:rsidR="00514599">
          <w:rPr>
            <w:noProof/>
          </w:rPr>
          <w:t>6</w:t>
        </w:r>
      </w:fldSimple>
      <w:r w:rsidRPr="007D2E51">
        <w:t xml:space="preserve"> Neue Notiz erfassen</w:t>
      </w:r>
    </w:p>
    <w:p w14:paraId="052AF2CA" w14:textId="5BB0E2EF" w:rsidR="007D2E51" w:rsidRPr="007D2E51" w:rsidRDefault="007D2E51">
      <w:pPr>
        <w:spacing w:line="240" w:lineRule="auto"/>
      </w:pPr>
      <w:r w:rsidRPr="007D2E51">
        <w:br w:type="page"/>
      </w:r>
    </w:p>
    <w:p w14:paraId="6EA50FD1" w14:textId="4AED5376" w:rsidR="007D2E51" w:rsidRDefault="00767DF3" w:rsidP="007D2E51">
      <w:pPr>
        <w:pStyle w:val="Heading1"/>
      </w:pPr>
      <w:r>
        <w:lastRenderedPageBreak/>
        <w:t>Konzeption und Architektur</w:t>
      </w:r>
    </w:p>
    <w:p w14:paraId="7F1AC662" w14:textId="5248F066" w:rsidR="00885C15" w:rsidRPr="00767DF3" w:rsidRDefault="00767DF3" w:rsidP="00767DF3">
      <w:r>
        <w:t>In diesem Kapitel wird das Konzept und für die Entwicklung relevanten Querschnittsthemen betrachtet. Ein ergänzendes Dokument zu diesem Kapitel ist das Software Architektur Dokument (SAD). Das SAD ist gemäss der arc42 Vorlage von Dr. Peter Hruschka und Dr. Gernot Starke in der Version 8.2 von Januar 2023 aufgebaut.</w:t>
      </w:r>
      <w:r>
        <w:rPr>
          <w:rStyle w:val="FootnoteReference"/>
        </w:rPr>
        <w:footnoteReference w:id="1"/>
      </w:r>
    </w:p>
    <w:p w14:paraId="2A38436B" w14:textId="23E3DF4E" w:rsidR="001C4B4E" w:rsidRDefault="00885C15" w:rsidP="009C1039">
      <w:pPr>
        <w:pStyle w:val="Heading2"/>
      </w:pPr>
      <w:r>
        <w:t>Anwendungsfälle Baustellen App</w:t>
      </w:r>
    </w:p>
    <w:p w14:paraId="39D838AC" w14:textId="61A768AE" w:rsidR="00C810B6" w:rsidRDefault="00C810B6" w:rsidP="00C810B6">
      <w:r>
        <w:t xml:space="preserve">Basierend auf den Anforderungen aus dem Pflichtenheft, wurden für den MVP der Baustellen App Anwendungsfälle abgeleitet. Die Anwendungsfälle dienen zur Visualisierung welche Aktionen das System </w:t>
      </w:r>
      <w:proofErr w:type="spellStart"/>
      <w:r>
        <w:t>asuführen</w:t>
      </w:r>
      <w:proofErr w:type="spellEnd"/>
      <w:r>
        <w:t xml:space="preserve"> kann, welche Aktoren mit dem System interagieren und in welche Beziehung die Aktoren und Aktionen stehen. </w:t>
      </w:r>
      <w:r>
        <w:fldChar w:fldCharType="begin"/>
      </w:r>
      <w:r>
        <w:instrText xml:space="preserve"> ADDIN ZOTERO_ITEM CSL_CITATION {"citationID":"OJ7mHOJ7","properties":{"formattedCitation":"({\\i{}Use case diagrams are UML diagrams describing units of useful functionality (use cases) performed by a system in collaboration with external users (actors).}, o.\\uc0\\u160{}J.)","plainCitation":"(Use case diagrams are UML diagrams describing units of useful functionality (use cases) performed by a system in collaboration with external users (actors)., o. J.)","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fldChar w:fldCharType="separate"/>
      </w:r>
      <w:r w:rsidRPr="00C810B6">
        <w:t>(</w:t>
      </w:r>
      <w:r w:rsidRPr="00C810B6">
        <w:rPr>
          <w:i/>
          <w:iCs/>
        </w:rPr>
        <w:t xml:space="preserve">Use </w:t>
      </w:r>
      <w:proofErr w:type="spellStart"/>
      <w:r w:rsidRPr="00C810B6">
        <w:rPr>
          <w:i/>
          <w:iCs/>
        </w:rPr>
        <w:t>case</w:t>
      </w:r>
      <w:proofErr w:type="spellEnd"/>
      <w:r w:rsidRPr="00C810B6">
        <w:rPr>
          <w:i/>
          <w:iCs/>
        </w:rPr>
        <w:t xml:space="preserve"> </w:t>
      </w:r>
      <w:proofErr w:type="spellStart"/>
      <w:r w:rsidRPr="00C810B6">
        <w:rPr>
          <w:i/>
          <w:iCs/>
        </w:rPr>
        <w:t>diagrams</w:t>
      </w:r>
      <w:proofErr w:type="spellEnd"/>
      <w:r w:rsidRPr="00C810B6">
        <w:rPr>
          <w:i/>
          <w:iCs/>
        </w:rPr>
        <w:t xml:space="preserve"> </w:t>
      </w:r>
      <w:proofErr w:type="spellStart"/>
      <w:r w:rsidRPr="00C810B6">
        <w:rPr>
          <w:i/>
          <w:iCs/>
        </w:rPr>
        <w:t>are</w:t>
      </w:r>
      <w:proofErr w:type="spellEnd"/>
      <w:r w:rsidRPr="00C810B6">
        <w:rPr>
          <w:i/>
          <w:iCs/>
        </w:rPr>
        <w:t xml:space="preserve"> UML </w:t>
      </w:r>
      <w:proofErr w:type="spellStart"/>
      <w:r w:rsidRPr="00C810B6">
        <w:rPr>
          <w:i/>
          <w:iCs/>
        </w:rPr>
        <w:t>diagrams</w:t>
      </w:r>
      <w:proofErr w:type="spellEnd"/>
      <w:r w:rsidRPr="00C810B6">
        <w:rPr>
          <w:i/>
          <w:iCs/>
        </w:rPr>
        <w:t xml:space="preserve"> </w:t>
      </w:r>
      <w:proofErr w:type="spellStart"/>
      <w:r w:rsidRPr="00C810B6">
        <w:rPr>
          <w:i/>
          <w:iCs/>
        </w:rPr>
        <w:t>describing</w:t>
      </w:r>
      <w:proofErr w:type="spellEnd"/>
      <w:r w:rsidRPr="00C810B6">
        <w:rPr>
          <w:i/>
          <w:iCs/>
        </w:rPr>
        <w:t xml:space="preserve"> </w:t>
      </w:r>
      <w:proofErr w:type="spellStart"/>
      <w:r w:rsidRPr="00C810B6">
        <w:rPr>
          <w:i/>
          <w:iCs/>
        </w:rPr>
        <w:t>units</w:t>
      </w:r>
      <w:proofErr w:type="spellEnd"/>
      <w:r w:rsidRPr="00C810B6">
        <w:rPr>
          <w:i/>
          <w:iCs/>
        </w:rPr>
        <w:t xml:space="preserve"> </w:t>
      </w:r>
      <w:proofErr w:type="spellStart"/>
      <w:r w:rsidRPr="00C810B6">
        <w:rPr>
          <w:i/>
          <w:iCs/>
        </w:rPr>
        <w:t>of</w:t>
      </w:r>
      <w:proofErr w:type="spellEnd"/>
      <w:r w:rsidRPr="00C810B6">
        <w:rPr>
          <w:i/>
          <w:iCs/>
        </w:rPr>
        <w:t xml:space="preserve"> </w:t>
      </w:r>
      <w:proofErr w:type="spellStart"/>
      <w:r w:rsidRPr="00C810B6">
        <w:rPr>
          <w:i/>
          <w:iCs/>
        </w:rPr>
        <w:t>useful</w:t>
      </w:r>
      <w:proofErr w:type="spellEnd"/>
      <w:r w:rsidRPr="00C810B6">
        <w:rPr>
          <w:i/>
          <w:iCs/>
        </w:rPr>
        <w:t xml:space="preserve"> </w:t>
      </w:r>
      <w:proofErr w:type="spellStart"/>
      <w:r w:rsidRPr="00C810B6">
        <w:rPr>
          <w:i/>
          <w:iCs/>
        </w:rPr>
        <w:t>functionality</w:t>
      </w:r>
      <w:proofErr w:type="spellEnd"/>
      <w:r w:rsidRPr="00C810B6">
        <w:rPr>
          <w:i/>
          <w:iCs/>
        </w:rPr>
        <w:t xml:space="preserve"> (</w:t>
      </w:r>
      <w:proofErr w:type="spellStart"/>
      <w:r w:rsidRPr="00C810B6">
        <w:rPr>
          <w:i/>
          <w:iCs/>
        </w:rPr>
        <w:t>use</w:t>
      </w:r>
      <w:proofErr w:type="spellEnd"/>
      <w:r w:rsidRPr="00C810B6">
        <w:rPr>
          <w:i/>
          <w:iCs/>
        </w:rPr>
        <w:t xml:space="preserve"> </w:t>
      </w:r>
      <w:proofErr w:type="spellStart"/>
      <w:r w:rsidRPr="00C810B6">
        <w:rPr>
          <w:i/>
          <w:iCs/>
        </w:rPr>
        <w:t>cases</w:t>
      </w:r>
      <w:proofErr w:type="spellEnd"/>
      <w:r w:rsidRPr="00C810B6">
        <w:rPr>
          <w:i/>
          <w:iCs/>
        </w:rPr>
        <w:t xml:space="preserve">) </w:t>
      </w:r>
      <w:proofErr w:type="spellStart"/>
      <w:r w:rsidRPr="00C810B6">
        <w:rPr>
          <w:i/>
          <w:iCs/>
        </w:rPr>
        <w:t>performed</w:t>
      </w:r>
      <w:proofErr w:type="spellEnd"/>
      <w:r w:rsidRPr="00C810B6">
        <w:rPr>
          <w:i/>
          <w:iCs/>
        </w:rPr>
        <w:t xml:space="preserve"> </w:t>
      </w:r>
      <w:proofErr w:type="spellStart"/>
      <w:r w:rsidRPr="00C810B6">
        <w:rPr>
          <w:i/>
          <w:iCs/>
        </w:rPr>
        <w:t>by</w:t>
      </w:r>
      <w:proofErr w:type="spellEnd"/>
      <w:r w:rsidRPr="00C810B6">
        <w:rPr>
          <w:i/>
          <w:iCs/>
        </w:rPr>
        <w:t xml:space="preserve"> a </w:t>
      </w:r>
      <w:proofErr w:type="spellStart"/>
      <w:r w:rsidRPr="00C810B6">
        <w:rPr>
          <w:i/>
          <w:iCs/>
        </w:rPr>
        <w:t>system</w:t>
      </w:r>
      <w:proofErr w:type="spellEnd"/>
      <w:r w:rsidRPr="00C810B6">
        <w:rPr>
          <w:i/>
          <w:iCs/>
        </w:rPr>
        <w:t xml:space="preserve"> in </w:t>
      </w:r>
      <w:proofErr w:type="spellStart"/>
      <w:r w:rsidRPr="00C810B6">
        <w:rPr>
          <w:i/>
          <w:iCs/>
        </w:rPr>
        <w:t>collaboration</w:t>
      </w:r>
      <w:proofErr w:type="spellEnd"/>
      <w:r w:rsidRPr="00C810B6">
        <w:rPr>
          <w:i/>
          <w:iCs/>
        </w:rPr>
        <w:t xml:space="preserve"> </w:t>
      </w:r>
      <w:proofErr w:type="spellStart"/>
      <w:r w:rsidRPr="00C810B6">
        <w:rPr>
          <w:i/>
          <w:iCs/>
        </w:rPr>
        <w:t>with</w:t>
      </w:r>
      <w:proofErr w:type="spellEnd"/>
      <w:r w:rsidRPr="00C810B6">
        <w:rPr>
          <w:i/>
          <w:iCs/>
        </w:rPr>
        <w:t xml:space="preserve"> external </w:t>
      </w:r>
      <w:proofErr w:type="spellStart"/>
      <w:r w:rsidRPr="00C810B6">
        <w:rPr>
          <w:i/>
          <w:iCs/>
        </w:rPr>
        <w:t>users</w:t>
      </w:r>
      <w:proofErr w:type="spellEnd"/>
      <w:r w:rsidRPr="00C810B6">
        <w:rPr>
          <w:i/>
          <w:iCs/>
        </w:rPr>
        <w:t xml:space="preserve"> (</w:t>
      </w:r>
      <w:proofErr w:type="spellStart"/>
      <w:r w:rsidRPr="00C810B6">
        <w:rPr>
          <w:i/>
          <w:iCs/>
        </w:rPr>
        <w:t>actors</w:t>
      </w:r>
      <w:proofErr w:type="spellEnd"/>
      <w:r w:rsidRPr="00C810B6">
        <w:rPr>
          <w:i/>
          <w:iCs/>
        </w:rPr>
        <w:t>).</w:t>
      </w:r>
      <w:r w:rsidRPr="00C810B6">
        <w:t>, o. J.)</w:t>
      </w:r>
      <w:r>
        <w:fldChar w:fldCharType="end"/>
      </w:r>
    </w:p>
    <w:p w14:paraId="4AB45D21" w14:textId="0156474E" w:rsidR="002E4F2E" w:rsidRDefault="002E4F2E" w:rsidP="002E4F2E"/>
    <w:p w14:paraId="42CCBDCB" w14:textId="77777777" w:rsidR="00514599" w:rsidRDefault="00D562D0" w:rsidP="00514599">
      <w:pPr>
        <w:keepNext/>
      </w:pPr>
      <w:r>
        <w:rPr>
          <w:noProof/>
        </w:rPr>
        <w:drawing>
          <wp:inline distT="0" distB="0" distL="0" distR="0" wp14:anchorId="7108A90E" wp14:editId="463FC17C">
            <wp:extent cx="5252606" cy="5864210"/>
            <wp:effectExtent l="0" t="0" r="5715" b="3810"/>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5252606" cy="5864210"/>
                    </a:xfrm>
                    <a:prstGeom prst="rect">
                      <a:avLst/>
                    </a:prstGeom>
                  </pic:spPr>
                </pic:pic>
              </a:graphicData>
            </a:graphic>
          </wp:inline>
        </w:drawing>
      </w:r>
    </w:p>
    <w:p w14:paraId="4B4A0312" w14:textId="4F327097" w:rsidR="00D562D0" w:rsidRDefault="00514599" w:rsidP="00514599">
      <w:pPr>
        <w:pStyle w:val="Caption"/>
      </w:pPr>
      <w:r>
        <w:t xml:space="preserve">Abbildung </w:t>
      </w:r>
      <w:fldSimple w:instr=" SEQ Abbildung \* ARABIC ">
        <w:r>
          <w:rPr>
            <w:noProof/>
          </w:rPr>
          <w:t>7</w:t>
        </w:r>
      </w:fldSimple>
      <w:r>
        <w:t xml:space="preserve"> Anwendungsfalldiagramm für die Applikation Baustellen App</w:t>
      </w:r>
    </w:p>
    <w:tbl>
      <w:tblPr>
        <w:tblStyle w:val="GridTable5Dark-Accent6"/>
        <w:tblW w:w="0" w:type="auto"/>
        <w:tblLook w:val="0680" w:firstRow="0" w:lastRow="0" w:firstColumn="1" w:lastColumn="0" w:noHBand="1" w:noVBand="1"/>
      </w:tblPr>
      <w:tblGrid>
        <w:gridCol w:w="2185"/>
        <w:gridCol w:w="3154"/>
        <w:gridCol w:w="4118"/>
      </w:tblGrid>
      <w:tr w:rsidR="005D6623" w:rsidRPr="00B01B98" w14:paraId="460C7D80" w14:textId="77777777" w:rsidTr="00532F06">
        <w:trPr>
          <w:trHeight w:val="434"/>
        </w:trPr>
        <w:tc>
          <w:tcPr>
            <w:cnfStyle w:val="001000000000" w:firstRow="0" w:lastRow="0" w:firstColumn="1" w:lastColumn="0" w:oddVBand="0" w:evenVBand="0" w:oddHBand="0" w:evenHBand="0" w:firstRowFirstColumn="0" w:firstRowLastColumn="0" w:lastRowFirstColumn="0" w:lastRowLastColumn="0"/>
            <w:tcW w:w="0" w:type="auto"/>
          </w:tcPr>
          <w:p w14:paraId="6F831C34" w14:textId="77777777" w:rsidR="005D6623" w:rsidRPr="00B01B98" w:rsidRDefault="005D6623" w:rsidP="00532F06">
            <w:pPr>
              <w:pStyle w:val="BodyText"/>
              <w:spacing w:before="100" w:beforeAutospacing="1" w:after="100" w:afterAutospacing="1"/>
              <w:rPr>
                <w:lang w:val="de-CH"/>
              </w:rPr>
            </w:pPr>
            <w:r w:rsidRPr="00B01B98">
              <w:rPr>
                <w:lang w:val="de-CH"/>
              </w:rPr>
              <w:lastRenderedPageBreak/>
              <w:t>Name</w:t>
            </w:r>
          </w:p>
        </w:tc>
        <w:tc>
          <w:tcPr>
            <w:tcW w:w="0" w:type="auto"/>
            <w:gridSpan w:val="2"/>
          </w:tcPr>
          <w:p w14:paraId="13DDFBAB" w14:textId="77777777" w:rsidR="005D6623" w:rsidRPr="00871B9A"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Pr>
                <w:b/>
                <w:bCs/>
              </w:rPr>
              <w:t xml:space="preserve">UC-1 </w:t>
            </w:r>
            <w:r w:rsidRPr="00871B9A">
              <w:rPr>
                <w:b/>
                <w:bCs/>
                <w:lang w:val="de-CH"/>
              </w:rPr>
              <w:t>Neues Projekt anlegen</w:t>
            </w:r>
          </w:p>
        </w:tc>
      </w:tr>
      <w:tr w:rsidR="005D6623" w:rsidRPr="00B01B98" w14:paraId="6A4902CC" w14:textId="77777777" w:rsidTr="00532F06">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837820C" w14:textId="77777777" w:rsidR="005D6623" w:rsidRPr="00B01B98" w:rsidRDefault="005D6623" w:rsidP="00532F06">
            <w:pPr>
              <w:pStyle w:val="BodyText"/>
              <w:spacing w:before="100" w:beforeAutospacing="1" w:after="100" w:afterAutospacing="1"/>
              <w:rPr>
                <w:lang w:val="de-CH"/>
              </w:rPr>
            </w:pPr>
            <w:r w:rsidRPr="00B01B98">
              <w:rPr>
                <w:lang w:val="de-CH"/>
              </w:rPr>
              <w:t>Ziel im Kontext</w:t>
            </w:r>
          </w:p>
        </w:tc>
        <w:tc>
          <w:tcPr>
            <w:tcW w:w="0" w:type="auto"/>
            <w:gridSpan w:val="2"/>
          </w:tcPr>
          <w:p w14:paraId="3484EB70"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5D6623">
              <w:rPr>
                <w:lang w:val="de-DE"/>
              </w:rPr>
              <w:t>Der</w:t>
            </w:r>
            <w:r w:rsidRPr="00B01B98">
              <w:rPr>
                <w:lang w:val="de-CH"/>
              </w:rPr>
              <w:t xml:space="preserve"> Sachbearbeiter oder Projektleiter</w:t>
            </w:r>
            <w:r w:rsidRPr="005D6623">
              <w:rPr>
                <w:lang w:val="de-DE"/>
              </w:rPr>
              <w:t>, nachfolgend nur noch Benutzer genannt,</w:t>
            </w:r>
            <w:r w:rsidRPr="00B01B98">
              <w:rPr>
                <w:lang w:val="de-CH"/>
              </w:rPr>
              <w:t xml:space="preserve"> sollen in der Applikation neue Projekte </w:t>
            </w:r>
            <w:r w:rsidRPr="005D6623">
              <w:rPr>
                <w:lang w:val="de-DE"/>
              </w:rPr>
              <w:t>erstellen können</w:t>
            </w:r>
            <w:r w:rsidRPr="00B01B98">
              <w:rPr>
                <w:lang w:val="de-CH"/>
              </w:rPr>
              <w:t>.</w:t>
            </w:r>
          </w:p>
        </w:tc>
      </w:tr>
      <w:tr w:rsidR="005D6623" w:rsidRPr="00B01B98" w14:paraId="41220EAF" w14:textId="77777777" w:rsidTr="00532F06">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DFD4785" w14:textId="77777777" w:rsidR="005D6623" w:rsidRPr="00B01B98" w:rsidRDefault="005D6623" w:rsidP="00532F06">
            <w:pPr>
              <w:pStyle w:val="BodyText"/>
              <w:spacing w:before="100" w:beforeAutospacing="1" w:after="100" w:afterAutospacing="1"/>
              <w:rPr>
                <w:lang w:val="de-CH"/>
              </w:rPr>
            </w:pPr>
            <w:r w:rsidRPr="00B01B98">
              <w:rPr>
                <w:lang w:val="de-CH"/>
              </w:rPr>
              <w:t>Akteure</w:t>
            </w:r>
          </w:p>
        </w:tc>
        <w:tc>
          <w:tcPr>
            <w:tcW w:w="0" w:type="auto"/>
            <w:gridSpan w:val="2"/>
          </w:tcPr>
          <w:p w14:paraId="48AD7303"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Sachbearbeiter, Projektleiter</w:t>
            </w:r>
          </w:p>
        </w:tc>
      </w:tr>
      <w:tr w:rsidR="005D6623" w:rsidRPr="00B01B98" w14:paraId="69B5A10D" w14:textId="77777777" w:rsidTr="00532F06">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29A2C2F" w14:textId="77777777" w:rsidR="005D6623" w:rsidRPr="00B01B98" w:rsidRDefault="005D6623" w:rsidP="00532F06">
            <w:pPr>
              <w:pStyle w:val="BodyText"/>
              <w:spacing w:before="100" w:beforeAutospacing="1" w:after="100" w:afterAutospacing="1"/>
              <w:rPr>
                <w:lang w:val="de-CH"/>
              </w:rPr>
            </w:pPr>
            <w:r w:rsidRPr="00B01B98">
              <w:rPr>
                <w:lang w:val="de-CH"/>
              </w:rPr>
              <w:t>Trigger</w:t>
            </w:r>
          </w:p>
        </w:tc>
        <w:tc>
          <w:tcPr>
            <w:tcW w:w="0" w:type="auto"/>
            <w:gridSpan w:val="2"/>
          </w:tcPr>
          <w:p w14:paraId="7F9DF464"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Wird vom Benutzer ausgelöst</w:t>
            </w:r>
          </w:p>
        </w:tc>
      </w:tr>
      <w:tr w:rsidR="005D6623" w:rsidRPr="00B01B98" w14:paraId="6FDEA39B" w14:textId="77777777" w:rsidTr="00532F06">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7F07252" w14:textId="77777777" w:rsidR="005D6623" w:rsidRPr="00B01B98" w:rsidRDefault="005D6623" w:rsidP="00532F06">
            <w:pPr>
              <w:pStyle w:val="BodyText"/>
              <w:spacing w:before="100" w:beforeAutospacing="1" w:after="100" w:afterAutospacing="1"/>
              <w:rPr>
                <w:lang w:val="de-CH"/>
              </w:rPr>
            </w:pPr>
            <w:r w:rsidRPr="00B01B98">
              <w:rPr>
                <w:lang w:val="de-CH"/>
              </w:rPr>
              <w:t>Vorbedingungen</w:t>
            </w:r>
          </w:p>
        </w:tc>
        <w:tc>
          <w:tcPr>
            <w:tcW w:w="0" w:type="auto"/>
            <w:gridSpan w:val="2"/>
          </w:tcPr>
          <w:p w14:paraId="5E5EA4A1"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Keine</w:t>
            </w:r>
          </w:p>
        </w:tc>
      </w:tr>
      <w:tr w:rsidR="005D6623" w:rsidRPr="00B01B98" w14:paraId="0BC60DDB" w14:textId="77777777" w:rsidTr="00532F06">
        <w:trPr>
          <w:trHeight w:val="250"/>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B375975" w14:textId="77777777" w:rsidR="005D6623" w:rsidRPr="00B01B98" w:rsidRDefault="005D6623" w:rsidP="00532F06">
            <w:pPr>
              <w:pStyle w:val="BodyText"/>
              <w:spacing w:before="100" w:beforeAutospacing="1" w:after="100" w:afterAutospacing="1"/>
              <w:rPr>
                <w:lang w:val="de-CH"/>
              </w:rPr>
            </w:pPr>
            <w:r w:rsidRPr="00B01B98">
              <w:rPr>
                <w:lang w:val="de-CH"/>
              </w:rPr>
              <w:t>Essenzielle Schritte</w:t>
            </w:r>
          </w:p>
        </w:tc>
        <w:tc>
          <w:tcPr>
            <w:tcW w:w="0" w:type="auto"/>
          </w:tcPr>
          <w:p w14:paraId="256FC9ED" w14:textId="77777777" w:rsidR="005D6623" w:rsidRPr="00871B9A"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sidRPr="00871B9A">
              <w:rPr>
                <w:b/>
                <w:bCs/>
                <w:lang w:val="de-CH"/>
              </w:rPr>
              <w:t>Intention der Systemumgebung</w:t>
            </w:r>
          </w:p>
        </w:tc>
        <w:tc>
          <w:tcPr>
            <w:tcW w:w="0" w:type="auto"/>
          </w:tcPr>
          <w:p w14:paraId="4CA25C91" w14:textId="77777777" w:rsidR="005D6623" w:rsidRPr="00871B9A"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b/>
                <w:bCs/>
                <w:lang w:val="de-CH"/>
              </w:rPr>
            </w:pPr>
            <w:r w:rsidRPr="00871B9A">
              <w:rPr>
                <w:b/>
                <w:bCs/>
                <w:lang w:val="de-CH"/>
              </w:rPr>
              <w:t>Systemreaktion</w:t>
            </w:r>
          </w:p>
        </w:tc>
      </w:tr>
      <w:tr w:rsidR="005D6623" w:rsidRPr="00B01B98" w14:paraId="35859625" w14:textId="77777777" w:rsidTr="00532F06">
        <w:trPr>
          <w:trHeight w:val="322"/>
        </w:trPr>
        <w:tc>
          <w:tcPr>
            <w:cnfStyle w:val="001000000000" w:firstRow="0" w:lastRow="0" w:firstColumn="1" w:lastColumn="0" w:oddVBand="0" w:evenVBand="0" w:oddHBand="0" w:evenHBand="0" w:firstRowFirstColumn="0" w:firstRowLastColumn="0" w:lastRowFirstColumn="0" w:lastRowLastColumn="0"/>
            <w:tcW w:w="0" w:type="auto"/>
            <w:vMerge/>
          </w:tcPr>
          <w:p w14:paraId="480E429B" w14:textId="77777777" w:rsidR="005D6623" w:rsidRPr="00B01B98" w:rsidRDefault="005D6623" w:rsidP="00532F06">
            <w:pPr>
              <w:pStyle w:val="BodyText"/>
              <w:spacing w:before="100" w:beforeAutospacing="1" w:after="100" w:afterAutospacing="1"/>
              <w:rPr>
                <w:lang w:val="de-CH"/>
              </w:rPr>
            </w:pPr>
          </w:p>
        </w:tc>
        <w:tc>
          <w:tcPr>
            <w:tcW w:w="0" w:type="auto"/>
          </w:tcPr>
          <w:p w14:paraId="661E090D"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Benutzer klickt auf Schaltfläche „Projekt eröffnen“</w:t>
            </w:r>
          </w:p>
        </w:tc>
        <w:tc>
          <w:tcPr>
            <w:tcW w:w="0" w:type="auto"/>
          </w:tcPr>
          <w:p w14:paraId="294E2246"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r w:rsidRPr="00B01B98">
              <w:rPr>
                <w:lang w:val="de-CH"/>
              </w:rPr>
              <w:t>Applikation öffnet eine View mit der Eingabemaske für die Erfassung von Projektdaten</w:t>
            </w:r>
          </w:p>
        </w:tc>
      </w:tr>
      <w:tr w:rsidR="005D6623" w:rsidRPr="00B01B98" w14:paraId="007C3F75" w14:textId="77777777" w:rsidTr="00532F06">
        <w:trPr>
          <w:trHeight w:val="322"/>
        </w:trPr>
        <w:tc>
          <w:tcPr>
            <w:cnfStyle w:val="001000000000" w:firstRow="0" w:lastRow="0" w:firstColumn="1" w:lastColumn="0" w:oddVBand="0" w:evenVBand="0" w:oddHBand="0" w:evenHBand="0" w:firstRowFirstColumn="0" w:firstRowLastColumn="0" w:lastRowFirstColumn="0" w:lastRowLastColumn="0"/>
            <w:tcW w:w="0" w:type="auto"/>
            <w:vMerge/>
          </w:tcPr>
          <w:p w14:paraId="60DDE48D" w14:textId="77777777" w:rsidR="005D6623" w:rsidRPr="005D6623" w:rsidRDefault="005D6623" w:rsidP="00532F06">
            <w:pPr>
              <w:pStyle w:val="BodyText"/>
              <w:spacing w:before="100" w:beforeAutospacing="1" w:after="100" w:afterAutospacing="1"/>
              <w:rPr>
                <w:lang w:val="de-DE"/>
              </w:rPr>
            </w:pPr>
          </w:p>
        </w:tc>
        <w:tc>
          <w:tcPr>
            <w:tcW w:w="0" w:type="auto"/>
          </w:tcPr>
          <w:p w14:paraId="3B95F0A1"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Benutzer gibt Projektdaten ein</w:t>
            </w:r>
          </w:p>
        </w:tc>
        <w:tc>
          <w:tcPr>
            <w:tcW w:w="0" w:type="auto"/>
          </w:tcPr>
          <w:p w14:paraId="023D308D"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p>
        </w:tc>
      </w:tr>
      <w:tr w:rsidR="005D6623" w:rsidRPr="00B01B98" w14:paraId="2325C5A2" w14:textId="77777777" w:rsidTr="00532F06">
        <w:trPr>
          <w:trHeight w:val="322"/>
        </w:trPr>
        <w:tc>
          <w:tcPr>
            <w:cnfStyle w:val="001000000000" w:firstRow="0" w:lastRow="0" w:firstColumn="1" w:lastColumn="0" w:oddVBand="0" w:evenVBand="0" w:oddHBand="0" w:evenHBand="0" w:firstRowFirstColumn="0" w:firstRowLastColumn="0" w:lastRowFirstColumn="0" w:lastRowLastColumn="0"/>
            <w:tcW w:w="0" w:type="auto"/>
          </w:tcPr>
          <w:p w14:paraId="399B21C1" w14:textId="77777777" w:rsidR="005D6623" w:rsidRPr="00B01B98" w:rsidRDefault="005D6623" w:rsidP="00532F06">
            <w:pPr>
              <w:pStyle w:val="BodyText"/>
              <w:spacing w:before="100" w:beforeAutospacing="1" w:after="100" w:afterAutospacing="1"/>
            </w:pPr>
          </w:p>
        </w:tc>
        <w:tc>
          <w:tcPr>
            <w:tcW w:w="0" w:type="auto"/>
          </w:tcPr>
          <w:p w14:paraId="0F6AC712" w14:textId="77777777" w:rsidR="005D6623" w:rsidRPr="005D6623"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DE"/>
              </w:rPr>
            </w:pPr>
            <w:r w:rsidRPr="005D6623">
              <w:rPr>
                <w:lang w:val="de-DE"/>
              </w:rPr>
              <w:t>Benutzer klickt auf die Schaltfläche «Projekt speichern»</w:t>
            </w:r>
          </w:p>
        </w:tc>
        <w:tc>
          <w:tcPr>
            <w:tcW w:w="0" w:type="auto"/>
          </w:tcPr>
          <w:p w14:paraId="0E63BBBC" w14:textId="77777777" w:rsidR="005D6623" w:rsidRPr="005D6623"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DE"/>
              </w:rPr>
            </w:pPr>
            <w:r w:rsidRPr="005D6623">
              <w:rPr>
                <w:lang w:val="de-DE"/>
              </w:rPr>
              <w:t xml:space="preserve">Die Applikation überprüft und speichert die Eingabe. </w:t>
            </w:r>
          </w:p>
        </w:tc>
      </w:tr>
      <w:tr w:rsidR="005D6623" w:rsidRPr="00B01B98" w14:paraId="3248BCCE" w14:textId="77777777" w:rsidTr="00532F06">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B1BA360" w14:textId="77777777" w:rsidR="005D6623" w:rsidRPr="00B01B98" w:rsidRDefault="005D6623" w:rsidP="00532F06">
            <w:pPr>
              <w:pStyle w:val="BodyText"/>
              <w:spacing w:before="100" w:beforeAutospacing="1" w:after="100" w:afterAutospacing="1"/>
              <w:rPr>
                <w:lang w:val="de-CH"/>
              </w:rPr>
            </w:pPr>
            <w:r w:rsidRPr="00B01B98">
              <w:rPr>
                <w:lang w:val="de-CH"/>
              </w:rPr>
              <w:t>Synchronisations-verhalten</w:t>
            </w:r>
          </w:p>
        </w:tc>
        <w:tc>
          <w:tcPr>
            <w:tcW w:w="0" w:type="auto"/>
            <w:gridSpan w:val="2"/>
          </w:tcPr>
          <w:p w14:paraId="6E579DAC" w14:textId="77777777" w:rsidR="005D6623" w:rsidRPr="00B01B98" w:rsidRDefault="005D6623" w:rsidP="00532F06">
            <w:pPr>
              <w:pStyle w:val="BodyText"/>
              <w:spacing w:before="100" w:beforeAutospacing="1" w:after="100" w:afterAutospacing="1"/>
              <w:cnfStyle w:val="000000000000" w:firstRow="0" w:lastRow="0" w:firstColumn="0" w:lastColumn="0" w:oddVBand="0" w:evenVBand="0" w:oddHBand="0" w:evenHBand="0" w:firstRowFirstColumn="0" w:firstRowLastColumn="0" w:lastRowFirstColumn="0" w:lastRowLastColumn="0"/>
              <w:rPr>
                <w:lang w:val="de-CH"/>
              </w:rPr>
            </w:pPr>
          </w:p>
        </w:tc>
      </w:tr>
    </w:tbl>
    <w:p w14:paraId="067652DB" w14:textId="77777777" w:rsidR="005D6623" w:rsidRPr="005D6623" w:rsidRDefault="005D6623" w:rsidP="005D6623"/>
    <w:p w14:paraId="54FC1829" w14:textId="7B338E62" w:rsidR="00BA3BBB" w:rsidRPr="007D2E51" w:rsidRDefault="00651319" w:rsidP="00BA3BBB">
      <w:pPr>
        <w:pStyle w:val="Heading1"/>
      </w:pPr>
      <w:bookmarkStart w:id="1" w:name="_Toc166054054"/>
      <w:r w:rsidRPr="007D2E51">
        <w:t>Method</w:t>
      </w:r>
      <w:r w:rsidR="002458A3" w:rsidRPr="007D2E51">
        <w:t>ik</w:t>
      </w:r>
      <w:bookmarkEnd w:id="1"/>
    </w:p>
    <w:p w14:paraId="05E25403" w14:textId="1AAB360A" w:rsidR="00BA3BBB" w:rsidRPr="007D2E51" w:rsidRDefault="00BA3BBB" w:rsidP="00BA3BBB">
      <w:r w:rsidRPr="007D2E51">
        <w:t xml:space="preserve">A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56BDA2B2" w14:textId="77777777" w:rsidR="00BA3BBB" w:rsidRPr="007D2E51" w:rsidRDefault="00BA3BBB" w:rsidP="00BA3BBB"/>
    <w:p w14:paraId="44177BED" w14:textId="7B0B7CD0" w:rsidR="00BA3BBB" w:rsidRPr="007D2E51" w:rsidRDefault="00BA3BBB" w:rsidP="00BA3BBB">
      <w:bookmarkStart w:id="2" w:name="_Hlk165984846"/>
      <w:proofErr w:type="spellStart"/>
      <w:r w:rsidRPr="007D2E51">
        <w:t>Ibusci</w:t>
      </w:r>
      <w:proofErr w:type="spellEnd"/>
      <w:r w:rsidRPr="007D2E51">
        <w:t xml:space="preserve"> </w:t>
      </w:r>
      <w:proofErr w:type="spellStart"/>
      <w:r w:rsidRPr="007D2E51">
        <w:t>aut</w:t>
      </w:r>
      <w:proofErr w:type="spellEnd"/>
      <w:r w:rsidRPr="007D2E51">
        <w:t xml:space="preserve"> </w:t>
      </w:r>
      <w:proofErr w:type="spellStart"/>
      <w:r w:rsidRPr="007D2E51">
        <w:t>laudisitis</w:t>
      </w:r>
      <w:proofErr w:type="spellEnd"/>
      <w:r w:rsidRPr="007D2E51">
        <w:t xml:space="preserve"> et </w:t>
      </w:r>
      <w:proofErr w:type="spellStart"/>
      <w:r w:rsidRPr="007D2E51">
        <w:t>as</w:t>
      </w:r>
      <w:proofErr w:type="spellEnd"/>
      <w:r w:rsidRPr="007D2E51">
        <w:t xml:space="preserve"> </w:t>
      </w:r>
      <w:proofErr w:type="spellStart"/>
      <w:r w:rsidRPr="007D2E51">
        <w:t>dolupta</w:t>
      </w:r>
      <w:proofErr w:type="spellEnd"/>
      <w:r w:rsidRPr="007D2E51">
        <w:t xml:space="preserve"> </w:t>
      </w:r>
      <w:proofErr w:type="spellStart"/>
      <w:r w:rsidRPr="007D2E51">
        <w:t>spienimi</w:t>
      </w:r>
      <w:proofErr w:type="spellEnd"/>
      <w:r w:rsidRPr="007D2E51">
        <w:t xml:space="preserve">, </w:t>
      </w:r>
      <w:proofErr w:type="spellStart"/>
      <w:r w:rsidRPr="007D2E51">
        <w:t>omniende</w:t>
      </w:r>
      <w:proofErr w:type="spellEnd"/>
      <w:r w:rsidRPr="007D2E51">
        <w:t xml:space="preserve"> </w:t>
      </w:r>
      <w:proofErr w:type="spellStart"/>
      <w:r w:rsidRPr="007D2E51">
        <w:t>cus</w:t>
      </w:r>
      <w:proofErr w:type="spellEnd"/>
      <w:r w:rsidRPr="007D2E51">
        <w:t xml:space="preserve"> </w:t>
      </w:r>
      <w:proofErr w:type="spellStart"/>
      <w:r w:rsidRPr="007D2E51">
        <w:t>quat</w:t>
      </w:r>
      <w:proofErr w:type="spellEnd"/>
      <w:r w:rsidRPr="007D2E51">
        <w:t xml:space="preserve"> </w:t>
      </w:r>
      <w:proofErr w:type="spellStart"/>
      <w:r w:rsidRPr="007D2E51">
        <w:t>lauda</w:t>
      </w:r>
      <w:proofErr w:type="spellEnd"/>
      <w:r w:rsidRPr="007D2E51">
        <w:t xml:space="preserve"> </w:t>
      </w:r>
      <w:proofErr w:type="spellStart"/>
      <w:r w:rsidRPr="007D2E51">
        <w:t>verehen</w:t>
      </w:r>
      <w:proofErr w:type="spellEnd"/>
      <w:r w:rsidRPr="007D2E51">
        <w:t xml:space="preserve"> </w:t>
      </w:r>
      <w:proofErr w:type="spellStart"/>
      <w:r w:rsidRPr="007D2E51">
        <w:t>dipsunt</w:t>
      </w:r>
      <w:proofErr w:type="spellEnd"/>
      <w:r w:rsidRPr="007D2E51">
        <w:t xml:space="preserve"> </w:t>
      </w:r>
      <w:proofErr w:type="spellStart"/>
      <w:r w:rsidRPr="007D2E51">
        <w:t>omnistr</w:t>
      </w:r>
      <w:proofErr w:type="spellEnd"/>
      <w:r w:rsidRPr="007D2E51">
        <w:t xml:space="preserve"> </w:t>
      </w:r>
      <w:proofErr w:type="spellStart"/>
      <w:r w:rsidRPr="007D2E51">
        <w:t>umquassequi</w:t>
      </w:r>
      <w:proofErr w:type="spellEnd"/>
      <w:r w:rsidRPr="007D2E51">
        <w:t xml:space="preserve"> </w:t>
      </w:r>
      <w:proofErr w:type="spellStart"/>
      <w:r w:rsidRPr="007D2E51">
        <w:t>blatur</w:t>
      </w:r>
      <w:proofErr w:type="spellEnd"/>
      <w:r w:rsidRPr="007D2E51">
        <w:t xml:space="preserve"> </w:t>
      </w:r>
      <w:proofErr w:type="spellStart"/>
      <w:r w:rsidRPr="007D2E51">
        <w:t>rent</w:t>
      </w:r>
      <w:proofErr w:type="spellEnd"/>
      <w:r w:rsidRPr="007D2E51">
        <w:t xml:space="preserve"> </w:t>
      </w:r>
      <w:proofErr w:type="spellStart"/>
      <w:r w:rsidRPr="007D2E51">
        <w:t>elibus</w:t>
      </w:r>
      <w:proofErr w:type="spellEnd"/>
      <w:r w:rsidRPr="007D2E51">
        <w:t xml:space="preserve"> </w:t>
      </w:r>
      <w:proofErr w:type="spellStart"/>
      <w:r w:rsidRPr="007D2E51">
        <w:t>is</w:t>
      </w:r>
      <w:proofErr w:type="spellEnd"/>
      <w:r w:rsidRPr="007D2E51">
        <w:t xml:space="preserve"> </w:t>
      </w:r>
      <w:proofErr w:type="spellStart"/>
      <w:r w:rsidRPr="007D2E51">
        <w:t>essus</w:t>
      </w:r>
      <w:proofErr w:type="spellEnd"/>
      <w:r w:rsidRPr="007D2E51">
        <w:t xml:space="preserve">, </w:t>
      </w:r>
      <w:proofErr w:type="spellStart"/>
      <w:r w:rsidRPr="007D2E51">
        <w:t>secta</w:t>
      </w:r>
      <w:proofErr w:type="spellEnd"/>
      <w:r w:rsidRPr="007D2E51">
        <w:t xml:space="preserve"> </w:t>
      </w:r>
      <w:proofErr w:type="spellStart"/>
      <w:r w:rsidRPr="007D2E51">
        <w:t>vel</w:t>
      </w:r>
      <w:proofErr w:type="spellEnd"/>
      <w:r w:rsidRPr="007D2E51">
        <w:t xml:space="preserve"> </w:t>
      </w:r>
      <w:proofErr w:type="spellStart"/>
      <w:r w:rsidRPr="007D2E51">
        <w:t>minvelecab</w:t>
      </w:r>
      <w:proofErr w:type="spellEnd"/>
      <w:r w:rsidRPr="007D2E51">
        <w:t>:</w:t>
      </w:r>
    </w:p>
    <w:p w14:paraId="47398421" w14:textId="115F1DEA" w:rsidR="006312CC" w:rsidRPr="007D2E51" w:rsidRDefault="00BA3BBB" w:rsidP="009C1039">
      <w:pPr>
        <w:pStyle w:val="Heading2"/>
      </w:pPr>
      <w:bookmarkStart w:id="3" w:name="_Toc166054055"/>
      <w:bookmarkStart w:id="4" w:name="_Hlk166051593"/>
      <w:bookmarkEnd w:id="2"/>
      <w:r w:rsidRPr="007D2E51">
        <w:t>Ü</w:t>
      </w:r>
      <w:r w:rsidR="00796682" w:rsidRPr="007D2E51">
        <w:t>berschrift</w:t>
      </w:r>
      <w:bookmarkEnd w:id="3"/>
      <w:r w:rsidR="00796682" w:rsidRPr="007D2E51">
        <w:t xml:space="preserve"> </w:t>
      </w:r>
    </w:p>
    <w:p w14:paraId="4B20B127" w14:textId="77777777" w:rsidR="00BA3BBB" w:rsidRPr="007D2E51" w:rsidRDefault="00BA3BBB" w:rsidP="00BA3BBB"/>
    <w:p w14:paraId="4038F5CB" w14:textId="71DB28DE" w:rsidR="00BA3BBB" w:rsidRPr="007D2E51" w:rsidRDefault="00BA3BBB" w:rsidP="00BA3BBB">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643A314E" w14:textId="77777777" w:rsidR="00BA3BBB" w:rsidRPr="007D2E51" w:rsidRDefault="00BA3BBB" w:rsidP="00BA3BBB"/>
    <w:p w14:paraId="27825EE5" w14:textId="47884951" w:rsidR="00BA3BBB" w:rsidRPr="007D2E51" w:rsidRDefault="00BA3BBB" w:rsidP="00BA3BBB">
      <w:proofErr w:type="spellStart"/>
      <w:r w:rsidRPr="007D2E51">
        <w:t>Ibusci</w:t>
      </w:r>
      <w:proofErr w:type="spellEnd"/>
      <w:r w:rsidRPr="007D2E51">
        <w:t xml:space="preserve"> </w:t>
      </w:r>
      <w:proofErr w:type="spellStart"/>
      <w:r w:rsidRPr="007D2E51">
        <w:t>aut</w:t>
      </w:r>
      <w:proofErr w:type="spellEnd"/>
      <w:r w:rsidRPr="007D2E51">
        <w:t xml:space="preserve"> </w:t>
      </w:r>
      <w:proofErr w:type="spellStart"/>
      <w:r w:rsidRPr="007D2E51">
        <w:t>laudisitis</w:t>
      </w:r>
      <w:proofErr w:type="spellEnd"/>
      <w:r w:rsidRPr="007D2E51">
        <w:t xml:space="preserve"> et </w:t>
      </w:r>
      <w:proofErr w:type="spellStart"/>
      <w:r w:rsidRPr="007D2E51">
        <w:t>as</w:t>
      </w:r>
      <w:proofErr w:type="spellEnd"/>
      <w:r w:rsidRPr="007D2E51">
        <w:t xml:space="preserve"> </w:t>
      </w:r>
      <w:proofErr w:type="spellStart"/>
      <w:r w:rsidRPr="007D2E51">
        <w:t>dolupta</w:t>
      </w:r>
      <w:proofErr w:type="spellEnd"/>
      <w:r w:rsidRPr="007D2E51">
        <w:t xml:space="preserve"> </w:t>
      </w:r>
      <w:proofErr w:type="spellStart"/>
      <w:r w:rsidRPr="007D2E51">
        <w:t>spienimi</w:t>
      </w:r>
      <w:proofErr w:type="spellEnd"/>
      <w:r w:rsidRPr="007D2E51">
        <w:t xml:space="preserve">, </w:t>
      </w:r>
      <w:proofErr w:type="spellStart"/>
      <w:r w:rsidRPr="007D2E51">
        <w:t>omniende</w:t>
      </w:r>
      <w:proofErr w:type="spellEnd"/>
      <w:r w:rsidRPr="007D2E51">
        <w:t xml:space="preserve"> </w:t>
      </w:r>
      <w:proofErr w:type="spellStart"/>
      <w:r w:rsidRPr="007D2E51">
        <w:t>cus</w:t>
      </w:r>
      <w:proofErr w:type="spellEnd"/>
      <w:r w:rsidRPr="007D2E51">
        <w:t xml:space="preserve"> </w:t>
      </w:r>
      <w:proofErr w:type="spellStart"/>
      <w:r w:rsidRPr="007D2E51">
        <w:t>quat</w:t>
      </w:r>
      <w:proofErr w:type="spellEnd"/>
      <w:r w:rsidRPr="007D2E51">
        <w:t xml:space="preserve"> </w:t>
      </w:r>
      <w:proofErr w:type="spellStart"/>
      <w:r w:rsidRPr="007D2E51">
        <w:t>lauda</w:t>
      </w:r>
      <w:proofErr w:type="spellEnd"/>
      <w:r w:rsidRPr="007D2E51">
        <w:t xml:space="preserve"> </w:t>
      </w:r>
      <w:proofErr w:type="spellStart"/>
      <w:r w:rsidRPr="007D2E51">
        <w:t>verehen</w:t>
      </w:r>
      <w:proofErr w:type="spellEnd"/>
      <w:r w:rsidRPr="007D2E51">
        <w:t xml:space="preserve"> </w:t>
      </w:r>
      <w:proofErr w:type="spellStart"/>
      <w:r w:rsidRPr="007D2E51">
        <w:t>dipsunt</w:t>
      </w:r>
      <w:proofErr w:type="spellEnd"/>
      <w:r w:rsidRPr="007D2E51">
        <w:t xml:space="preserve"> </w:t>
      </w:r>
      <w:proofErr w:type="spellStart"/>
      <w:r w:rsidRPr="007D2E51">
        <w:t>omnistr</w:t>
      </w:r>
      <w:proofErr w:type="spellEnd"/>
      <w:r w:rsidRPr="007D2E51">
        <w:t xml:space="preserve"> </w:t>
      </w:r>
      <w:proofErr w:type="spellStart"/>
      <w:r w:rsidRPr="007D2E51">
        <w:t>umquassequi</w:t>
      </w:r>
      <w:proofErr w:type="spellEnd"/>
      <w:r w:rsidRPr="007D2E51">
        <w:t xml:space="preserve"> </w:t>
      </w:r>
      <w:proofErr w:type="spellStart"/>
      <w:r w:rsidRPr="007D2E51">
        <w:t>blatur</w:t>
      </w:r>
      <w:proofErr w:type="spellEnd"/>
      <w:r w:rsidRPr="007D2E51">
        <w:t xml:space="preserve"> </w:t>
      </w:r>
      <w:proofErr w:type="spellStart"/>
      <w:r w:rsidRPr="007D2E51">
        <w:t>rent</w:t>
      </w:r>
      <w:proofErr w:type="spellEnd"/>
      <w:r w:rsidRPr="007D2E51">
        <w:t xml:space="preserve"> </w:t>
      </w:r>
      <w:proofErr w:type="spellStart"/>
      <w:r w:rsidRPr="007D2E51">
        <w:t>elibus</w:t>
      </w:r>
      <w:proofErr w:type="spellEnd"/>
      <w:r w:rsidRPr="007D2E51">
        <w:t xml:space="preserve"> </w:t>
      </w:r>
      <w:proofErr w:type="spellStart"/>
      <w:r w:rsidRPr="007D2E51">
        <w:t>is</w:t>
      </w:r>
      <w:proofErr w:type="spellEnd"/>
      <w:r w:rsidRPr="007D2E51">
        <w:t xml:space="preserve"> </w:t>
      </w:r>
      <w:proofErr w:type="spellStart"/>
      <w:r w:rsidRPr="007D2E51">
        <w:t>essus</w:t>
      </w:r>
      <w:proofErr w:type="spellEnd"/>
      <w:r w:rsidRPr="007D2E51">
        <w:t xml:space="preserve">, </w:t>
      </w:r>
      <w:proofErr w:type="spellStart"/>
      <w:r w:rsidRPr="007D2E51">
        <w:t>secta</w:t>
      </w:r>
      <w:proofErr w:type="spellEnd"/>
      <w:r w:rsidRPr="007D2E51">
        <w:t xml:space="preserve"> </w:t>
      </w:r>
      <w:proofErr w:type="spellStart"/>
      <w:r w:rsidRPr="007D2E51">
        <w:t>vel</w:t>
      </w:r>
      <w:proofErr w:type="spellEnd"/>
      <w:r w:rsidRPr="007D2E51">
        <w:t xml:space="preserve"> </w:t>
      </w:r>
      <w:proofErr w:type="spellStart"/>
      <w:r w:rsidRPr="007D2E51">
        <w:t>minvelecab</w:t>
      </w:r>
      <w:proofErr w:type="spellEnd"/>
      <w:r w:rsidRPr="007D2E51">
        <w:t>:</w:t>
      </w:r>
    </w:p>
    <w:p w14:paraId="048EB950" w14:textId="04BFB0DA" w:rsidR="00720853" w:rsidRPr="007D2E51" w:rsidRDefault="00BA3BBB" w:rsidP="00CD0EB9">
      <w:pPr>
        <w:pStyle w:val="Heading3"/>
      </w:pPr>
      <w:bookmarkStart w:id="5" w:name="_Toc166054056"/>
      <w:r w:rsidRPr="007D2E51">
        <w:t>Ü</w:t>
      </w:r>
      <w:r w:rsidR="001C4B4E" w:rsidRPr="007D2E51">
        <w:t>berschrift</w:t>
      </w:r>
      <w:bookmarkEnd w:id="5"/>
      <w:r w:rsidR="001C4B4E" w:rsidRPr="007D2E51">
        <w:t xml:space="preserve"> </w:t>
      </w:r>
    </w:p>
    <w:p w14:paraId="479C13A4" w14:textId="77777777" w:rsidR="00111718" w:rsidRPr="007D2E51" w:rsidRDefault="00111718" w:rsidP="00111718"/>
    <w:p w14:paraId="4A5A8654" w14:textId="54E6AF39" w:rsidR="00CD0EB9" w:rsidRPr="007D2E51" w:rsidRDefault="00111718" w:rsidP="00111718">
      <w:proofErr w:type="spellStart"/>
      <w:r w:rsidRPr="007D2E51">
        <w:t>Ibusci</w:t>
      </w:r>
      <w:proofErr w:type="spellEnd"/>
      <w:r w:rsidRPr="007D2E51">
        <w:t xml:space="preserve"> </w:t>
      </w:r>
      <w:proofErr w:type="spellStart"/>
      <w:r w:rsidRPr="007D2E51">
        <w:t>aut</w:t>
      </w:r>
      <w:proofErr w:type="spellEnd"/>
      <w:r w:rsidRPr="007D2E51">
        <w:t xml:space="preserve"> </w:t>
      </w:r>
      <w:proofErr w:type="spellStart"/>
      <w:r w:rsidRPr="007D2E51">
        <w:t>laudisitis</w:t>
      </w:r>
      <w:proofErr w:type="spellEnd"/>
      <w:r w:rsidRPr="007D2E51">
        <w:t xml:space="preserve"> et </w:t>
      </w:r>
      <w:proofErr w:type="spellStart"/>
      <w:r w:rsidRPr="007D2E51">
        <w:t>as</w:t>
      </w:r>
      <w:proofErr w:type="spellEnd"/>
      <w:r w:rsidRPr="007D2E51">
        <w:t xml:space="preserve"> </w:t>
      </w:r>
      <w:proofErr w:type="spellStart"/>
      <w:r w:rsidRPr="007D2E51">
        <w:t>dolupta</w:t>
      </w:r>
      <w:proofErr w:type="spellEnd"/>
      <w:r w:rsidRPr="007D2E51">
        <w:t xml:space="preserve"> </w:t>
      </w:r>
      <w:proofErr w:type="spellStart"/>
      <w:r w:rsidRPr="007D2E51">
        <w:t>spienimi</w:t>
      </w:r>
      <w:proofErr w:type="spellEnd"/>
      <w:r w:rsidRPr="007D2E51">
        <w:t xml:space="preserve">, </w:t>
      </w:r>
      <w:proofErr w:type="spellStart"/>
      <w:r w:rsidRPr="007D2E51">
        <w:t>omniende</w:t>
      </w:r>
      <w:proofErr w:type="spellEnd"/>
      <w:r w:rsidRPr="007D2E51">
        <w:t xml:space="preserve"> </w:t>
      </w:r>
      <w:proofErr w:type="spellStart"/>
      <w:r w:rsidRPr="007D2E51">
        <w:t>cus</w:t>
      </w:r>
      <w:proofErr w:type="spellEnd"/>
      <w:r w:rsidRPr="007D2E51">
        <w:t xml:space="preserve"> </w:t>
      </w:r>
      <w:proofErr w:type="spellStart"/>
      <w:r w:rsidRPr="007D2E51">
        <w:t>quat</w:t>
      </w:r>
      <w:proofErr w:type="spellEnd"/>
      <w:r w:rsidRPr="007D2E51">
        <w:t xml:space="preserve"> </w:t>
      </w:r>
      <w:proofErr w:type="spellStart"/>
      <w:r w:rsidRPr="007D2E51">
        <w:t>lauda</w:t>
      </w:r>
      <w:proofErr w:type="spellEnd"/>
      <w:r w:rsidRPr="007D2E51">
        <w:t xml:space="preserve"> </w:t>
      </w:r>
      <w:proofErr w:type="spellStart"/>
      <w:r w:rsidRPr="007D2E51">
        <w:t>verehen</w:t>
      </w:r>
      <w:proofErr w:type="spellEnd"/>
      <w:r w:rsidRPr="007D2E51">
        <w:t xml:space="preserve"> </w:t>
      </w:r>
      <w:proofErr w:type="spellStart"/>
      <w:r w:rsidRPr="007D2E51">
        <w:t>dipsunt</w:t>
      </w:r>
      <w:proofErr w:type="spellEnd"/>
      <w:r w:rsidRPr="007D2E51">
        <w:t xml:space="preserve"> </w:t>
      </w:r>
      <w:proofErr w:type="spellStart"/>
      <w:r w:rsidRPr="007D2E51">
        <w:t>omnistr</w:t>
      </w:r>
      <w:proofErr w:type="spellEnd"/>
      <w:r w:rsidRPr="007D2E51">
        <w:t xml:space="preserve"> </w:t>
      </w:r>
      <w:proofErr w:type="spellStart"/>
      <w:r w:rsidRPr="007D2E51">
        <w:t>umquassequi</w:t>
      </w:r>
      <w:proofErr w:type="spellEnd"/>
      <w:r w:rsidRPr="007D2E51">
        <w:t xml:space="preserve"> </w:t>
      </w:r>
      <w:proofErr w:type="spellStart"/>
      <w:r w:rsidRPr="007D2E51">
        <w:t>blatur</w:t>
      </w:r>
      <w:proofErr w:type="spellEnd"/>
      <w:r w:rsidRPr="007D2E51">
        <w:t xml:space="preserve"> </w:t>
      </w:r>
      <w:proofErr w:type="spellStart"/>
      <w:r w:rsidRPr="007D2E51">
        <w:t>rent</w:t>
      </w:r>
      <w:proofErr w:type="spellEnd"/>
      <w:r w:rsidRPr="007D2E51">
        <w:t xml:space="preserve"> </w:t>
      </w:r>
      <w:proofErr w:type="spellStart"/>
      <w:r w:rsidRPr="007D2E51">
        <w:t>elibus</w:t>
      </w:r>
      <w:proofErr w:type="spellEnd"/>
      <w:r w:rsidRPr="007D2E51">
        <w:t xml:space="preserve"> </w:t>
      </w:r>
      <w:proofErr w:type="spellStart"/>
      <w:r w:rsidRPr="007D2E51">
        <w:t>is</w:t>
      </w:r>
      <w:proofErr w:type="spellEnd"/>
      <w:r w:rsidRPr="007D2E51">
        <w:t xml:space="preserve"> </w:t>
      </w:r>
      <w:proofErr w:type="spellStart"/>
      <w:r w:rsidRPr="007D2E51">
        <w:t>essus</w:t>
      </w:r>
      <w:proofErr w:type="spellEnd"/>
      <w:r w:rsidRPr="007D2E51">
        <w:t xml:space="preserve">, </w:t>
      </w:r>
      <w:proofErr w:type="spellStart"/>
      <w:r w:rsidRPr="007D2E51">
        <w:t>secta</w:t>
      </w:r>
      <w:proofErr w:type="spellEnd"/>
      <w:r w:rsidRPr="007D2E51">
        <w:t xml:space="preserve"> </w:t>
      </w:r>
      <w:proofErr w:type="spellStart"/>
      <w:r w:rsidRPr="007D2E51">
        <w:t>vel</w:t>
      </w:r>
      <w:proofErr w:type="spellEnd"/>
      <w:r w:rsidRPr="007D2E51">
        <w:t xml:space="preserve"> </w:t>
      </w:r>
      <w:proofErr w:type="spellStart"/>
      <w:r w:rsidRPr="007D2E51">
        <w:t>minvelecab</w:t>
      </w:r>
      <w:proofErr w:type="spellEnd"/>
      <w:r w:rsidR="00C75A33" w:rsidRPr="007D2E51">
        <w:t>.</w:t>
      </w:r>
      <w:bookmarkEnd w:id="4"/>
    </w:p>
    <w:p w14:paraId="4EC19486" w14:textId="77777777" w:rsidR="00CD0EB9" w:rsidRPr="007D2E51" w:rsidRDefault="00CD0EB9" w:rsidP="00CD0EB9">
      <w:pPr>
        <w:pStyle w:val="Heading2"/>
      </w:pPr>
      <w:bookmarkStart w:id="6" w:name="_Toc166054057"/>
      <w:r w:rsidRPr="007D2E51">
        <w:t>Überschrift</w:t>
      </w:r>
      <w:bookmarkEnd w:id="6"/>
      <w:r w:rsidRPr="007D2E51">
        <w:t xml:space="preserve"> </w:t>
      </w:r>
    </w:p>
    <w:p w14:paraId="736BB3F1" w14:textId="77777777" w:rsidR="00CD0EB9" w:rsidRPr="007D2E51" w:rsidRDefault="00CD0EB9" w:rsidP="00CD0EB9"/>
    <w:p w14:paraId="05E30789" w14:textId="77777777" w:rsidR="00CD0EB9" w:rsidRPr="007D2E51" w:rsidRDefault="00CD0EB9" w:rsidP="00CD0EB9">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71A4C44B" w14:textId="77777777" w:rsidR="00CD0EB9" w:rsidRPr="007D2E51" w:rsidRDefault="00CD0EB9" w:rsidP="00CD0EB9"/>
    <w:p w14:paraId="4D0C7251" w14:textId="0DE02241" w:rsidR="00C75A33" w:rsidRPr="007D2E51" w:rsidRDefault="00CD0EB9" w:rsidP="00111718">
      <w:proofErr w:type="spellStart"/>
      <w:r w:rsidRPr="007D2E51">
        <w:t>Ibusci</w:t>
      </w:r>
      <w:proofErr w:type="spellEnd"/>
      <w:r w:rsidRPr="007D2E51">
        <w:t xml:space="preserve"> </w:t>
      </w:r>
      <w:proofErr w:type="spellStart"/>
      <w:r w:rsidRPr="007D2E51">
        <w:t>aut</w:t>
      </w:r>
      <w:proofErr w:type="spellEnd"/>
      <w:r w:rsidRPr="007D2E51">
        <w:t xml:space="preserve"> </w:t>
      </w:r>
      <w:proofErr w:type="spellStart"/>
      <w:r w:rsidRPr="007D2E51">
        <w:t>laudisitis</w:t>
      </w:r>
      <w:proofErr w:type="spellEnd"/>
      <w:r w:rsidRPr="007D2E51">
        <w:t xml:space="preserve"> et </w:t>
      </w:r>
      <w:proofErr w:type="spellStart"/>
      <w:r w:rsidRPr="007D2E51">
        <w:t>as</w:t>
      </w:r>
      <w:proofErr w:type="spellEnd"/>
      <w:r w:rsidRPr="007D2E51">
        <w:t xml:space="preserve"> </w:t>
      </w:r>
      <w:proofErr w:type="spellStart"/>
      <w:r w:rsidRPr="007D2E51">
        <w:t>dolupta</w:t>
      </w:r>
      <w:proofErr w:type="spellEnd"/>
      <w:r w:rsidRPr="007D2E51">
        <w:t xml:space="preserve"> </w:t>
      </w:r>
      <w:proofErr w:type="spellStart"/>
      <w:r w:rsidRPr="007D2E51">
        <w:t>spienimi</w:t>
      </w:r>
      <w:proofErr w:type="spellEnd"/>
      <w:r w:rsidRPr="007D2E51">
        <w:t xml:space="preserve">, </w:t>
      </w:r>
      <w:proofErr w:type="spellStart"/>
      <w:r w:rsidRPr="007D2E51">
        <w:t>omniende</w:t>
      </w:r>
      <w:proofErr w:type="spellEnd"/>
      <w:r w:rsidRPr="007D2E51">
        <w:t xml:space="preserve"> </w:t>
      </w:r>
      <w:proofErr w:type="spellStart"/>
      <w:r w:rsidRPr="007D2E51">
        <w:t>cus</w:t>
      </w:r>
      <w:proofErr w:type="spellEnd"/>
      <w:r w:rsidRPr="007D2E51">
        <w:t xml:space="preserve"> </w:t>
      </w:r>
      <w:proofErr w:type="spellStart"/>
      <w:r w:rsidRPr="007D2E51">
        <w:t>quat</w:t>
      </w:r>
      <w:proofErr w:type="spellEnd"/>
      <w:r w:rsidRPr="007D2E51">
        <w:t xml:space="preserve"> </w:t>
      </w:r>
      <w:proofErr w:type="spellStart"/>
      <w:r w:rsidRPr="007D2E51">
        <w:t>lauda</w:t>
      </w:r>
      <w:proofErr w:type="spellEnd"/>
      <w:r w:rsidRPr="007D2E51">
        <w:t xml:space="preserve"> </w:t>
      </w:r>
      <w:proofErr w:type="spellStart"/>
      <w:r w:rsidRPr="007D2E51">
        <w:t>verehen</w:t>
      </w:r>
      <w:proofErr w:type="spellEnd"/>
      <w:r w:rsidRPr="007D2E51">
        <w:t xml:space="preserve"> </w:t>
      </w:r>
      <w:proofErr w:type="spellStart"/>
      <w:r w:rsidRPr="007D2E51">
        <w:t>dipsunt</w:t>
      </w:r>
      <w:proofErr w:type="spellEnd"/>
      <w:r w:rsidRPr="007D2E51">
        <w:t xml:space="preserve"> </w:t>
      </w:r>
      <w:proofErr w:type="spellStart"/>
      <w:r w:rsidRPr="007D2E51">
        <w:t>omnistr</w:t>
      </w:r>
      <w:proofErr w:type="spellEnd"/>
      <w:r w:rsidRPr="007D2E51">
        <w:t xml:space="preserve"> </w:t>
      </w:r>
      <w:proofErr w:type="spellStart"/>
      <w:r w:rsidRPr="007D2E51">
        <w:t>umquassequi</w:t>
      </w:r>
      <w:proofErr w:type="spellEnd"/>
      <w:r w:rsidRPr="007D2E51">
        <w:t xml:space="preserve"> </w:t>
      </w:r>
      <w:proofErr w:type="spellStart"/>
      <w:r w:rsidRPr="007D2E51">
        <w:t>blatur</w:t>
      </w:r>
      <w:proofErr w:type="spellEnd"/>
      <w:r w:rsidRPr="007D2E51">
        <w:t xml:space="preserve"> </w:t>
      </w:r>
      <w:proofErr w:type="spellStart"/>
      <w:r w:rsidRPr="007D2E51">
        <w:t>rent</w:t>
      </w:r>
      <w:proofErr w:type="spellEnd"/>
      <w:r w:rsidRPr="007D2E51">
        <w:t xml:space="preserve"> </w:t>
      </w:r>
      <w:proofErr w:type="spellStart"/>
      <w:r w:rsidRPr="007D2E51">
        <w:t>elibus</w:t>
      </w:r>
      <w:proofErr w:type="spellEnd"/>
      <w:r w:rsidRPr="007D2E51">
        <w:t xml:space="preserve"> </w:t>
      </w:r>
      <w:proofErr w:type="spellStart"/>
      <w:r w:rsidRPr="007D2E51">
        <w:t>is</w:t>
      </w:r>
      <w:proofErr w:type="spellEnd"/>
      <w:r w:rsidRPr="007D2E51">
        <w:t xml:space="preserve"> </w:t>
      </w:r>
      <w:proofErr w:type="spellStart"/>
      <w:r w:rsidRPr="007D2E51">
        <w:t>essus</w:t>
      </w:r>
      <w:proofErr w:type="spellEnd"/>
      <w:r w:rsidRPr="007D2E51">
        <w:t xml:space="preserve">, </w:t>
      </w:r>
      <w:proofErr w:type="spellStart"/>
      <w:r w:rsidRPr="007D2E51">
        <w:t>secta</w:t>
      </w:r>
      <w:proofErr w:type="spellEnd"/>
      <w:r w:rsidRPr="007D2E51">
        <w:t xml:space="preserve"> </w:t>
      </w:r>
      <w:proofErr w:type="spellStart"/>
      <w:r w:rsidRPr="007D2E51">
        <w:t>vel</w:t>
      </w:r>
      <w:proofErr w:type="spellEnd"/>
      <w:r w:rsidRPr="007D2E51">
        <w:t xml:space="preserve"> </w:t>
      </w:r>
      <w:proofErr w:type="spellStart"/>
      <w:r w:rsidRPr="007D2E51">
        <w:t>minvelecab</w:t>
      </w:r>
      <w:proofErr w:type="spellEnd"/>
      <w:r w:rsidRPr="007D2E51">
        <w:t>:</w:t>
      </w:r>
    </w:p>
    <w:p w14:paraId="35EF22EA" w14:textId="0719B63A" w:rsidR="002458A3" w:rsidRPr="007D2E51" w:rsidRDefault="00651319" w:rsidP="00C75A33">
      <w:pPr>
        <w:pStyle w:val="Heading1"/>
      </w:pPr>
      <w:bookmarkStart w:id="7" w:name="_Toc166054058"/>
      <w:r w:rsidRPr="007D2E51">
        <w:lastRenderedPageBreak/>
        <w:t>Ergebnisse</w:t>
      </w:r>
      <w:bookmarkEnd w:id="7"/>
    </w:p>
    <w:p w14:paraId="3BE504FD" w14:textId="6618238F" w:rsidR="00C75A33" w:rsidRPr="007D2E51" w:rsidRDefault="002458A3" w:rsidP="00C75A33">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 xml:space="preserve">. </w:t>
      </w:r>
    </w:p>
    <w:p w14:paraId="03F9D33C" w14:textId="0E11276F" w:rsidR="00C75A33" w:rsidRPr="007D2E51" w:rsidRDefault="00C75A33" w:rsidP="00C75A33">
      <w:pPr>
        <w:pStyle w:val="Heading2"/>
      </w:pPr>
      <w:bookmarkStart w:id="8" w:name="_Toc166054059"/>
      <w:r w:rsidRPr="007D2E51">
        <w:t>Übers</w:t>
      </w:r>
      <w:r w:rsidR="002458A3" w:rsidRPr="007D2E51">
        <w:t>chrift</w:t>
      </w:r>
      <w:bookmarkEnd w:id="8"/>
      <w:r w:rsidR="002458A3" w:rsidRPr="007D2E51">
        <w:t xml:space="preserve"> </w:t>
      </w:r>
    </w:p>
    <w:p w14:paraId="1A87C66F" w14:textId="77777777" w:rsidR="00BA3BBB" w:rsidRPr="007D2E51" w:rsidRDefault="00BA3BBB" w:rsidP="00BA3BBB"/>
    <w:p w14:paraId="046813A4" w14:textId="30DCF96C" w:rsidR="00CD0EB9" w:rsidRPr="007D2E51" w:rsidRDefault="00BA3BBB" w:rsidP="00C75A33">
      <w:bookmarkStart w:id="9" w:name="_Hlk166051392"/>
      <w:r w:rsidRPr="007D2E51">
        <w:t>T</w:t>
      </w:r>
      <w:r w:rsidR="002458A3" w:rsidRPr="007D2E51">
        <w:t xml:space="preserve">ea </w:t>
      </w:r>
      <w:proofErr w:type="spellStart"/>
      <w:r w:rsidR="002458A3" w:rsidRPr="007D2E51">
        <w:t>conseque</w:t>
      </w:r>
      <w:proofErr w:type="spellEnd"/>
      <w:r w:rsidR="002458A3" w:rsidRPr="007D2E51">
        <w:t xml:space="preserve"> </w:t>
      </w:r>
      <w:proofErr w:type="spellStart"/>
      <w:r w:rsidR="002458A3" w:rsidRPr="007D2E51">
        <w:t>peri</w:t>
      </w:r>
      <w:proofErr w:type="spellEnd"/>
      <w:r w:rsidR="002458A3" w:rsidRPr="007D2E51">
        <w:t xml:space="preserve"> </w:t>
      </w:r>
      <w:proofErr w:type="spellStart"/>
      <w:r w:rsidR="002458A3" w:rsidRPr="007D2E51">
        <w:t>sim</w:t>
      </w:r>
      <w:proofErr w:type="spellEnd"/>
      <w:r w:rsidR="002458A3" w:rsidRPr="007D2E51">
        <w:t xml:space="preserve"> </w:t>
      </w:r>
      <w:proofErr w:type="spellStart"/>
      <w:r w:rsidR="002458A3" w:rsidRPr="007D2E51">
        <w:t>erro</w:t>
      </w:r>
      <w:proofErr w:type="spellEnd"/>
      <w:r w:rsidR="002458A3" w:rsidRPr="007D2E51">
        <w:t xml:space="preserve"> </w:t>
      </w:r>
      <w:proofErr w:type="spellStart"/>
      <w:r w:rsidR="002458A3" w:rsidRPr="007D2E51">
        <w:t>essequisit</w:t>
      </w:r>
      <w:proofErr w:type="spellEnd"/>
      <w:r w:rsidR="002458A3" w:rsidRPr="007D2E51">
        <w:t xml:space="preserve"> </w:t>
      </w:r>
      <w:proofErr w:type="spellStart"/>
      <w:r w:rsidR="002458A3" w:rsidRPr="007D2E51">
        <w:t>remporia</w:t>
      </w:r>
      <w:proofErr w:type="spellEnd"/>
      <w:r w:rsidR="002458A3" w:rsidRPr="007D2E51">
        <w:t xml:space="preserve"> dem et </w:t>
      </w:r>
      <w:proofErr w:type="spellStart"/>
      <w:r w:rsidR="002458A3" w:rsidRPr="007D2E51">
        <w:t>landi</w:t>
      </w:r>
      <w:proofErr w:type="spellEnd"/>
      <w:r w:rsidR="002458A3" w:rsidRPr="007D2E51">
        <w:t xml:space="preserve"> </w:t>
      </w:r>
      <w:proofErr w:type="spellStart"/>
      <w:r w:rsidR="002458A3" w:rsidRPr="007D2E51">
        <w:t>dest</w:t>
      </w:r>
      <w:proofErr w:type="spellEnd"/>
      <w:r w:rsidR="002458A3" w:rsidRPr="007D2E51">
        <w:t xml:space="preserve">, </w:t>
      </w:r>
      <w:proofErr w:type="spellStart"/>
      <w:r w:rsidR="002458A3" w:rsidRPr="007D2E51">
        <w:t>cone</w:t>
      </w:r>
      <w:proofErr w:type="spellEnd"/>
      <w:r w:rsidR="002458A3" w:rsidRPr="007D2E51">
        <w:t xml:space="preserve"> </w:t>
      </w:r>
      <w:proofErr w:type="spellStart"/>
      <w:r w:rsidR="002458A3" w:rsidRPr="007D2E51">
        <w:t>poris</w:t>
      </w:r>
      <w:proofErr w:type="spellEnd"/>
      <w:r w:rsidR="002458A3" w:rsidRPr="007D2E51">
        <w:t xml:space="preserve"> </w:t>
      </w:r>
      <w:proofErr w:type="spellStart"/>
      <w:r w:rsidR="002458A3" w:rsidRPr="007D2E51">
        <w:t>quunt</w:t>
      </w:r>
      <w:proofErr w:type="spellEnd"/>
      <w:r w:rsidR="002458A3" w:rsidRPr="007D2E51">
        <w:t xml:space="preserve"> </w:t>
      </w:r>
      <w:proofErr w:type="spellStart"/>
      <w:r w:rsidR="002458A3" w:rsidRPr="007D2E51">
        <w:t>volecab</w:t>
      </w:r>
      <w:proofErr w:type="spellEnd"/>
      <w:r w:rsidR="002458A3" w:rsidRPr="007D2E51">
        <w:t xml:space="preserve"> </w:t>
      </w:r>
      <w:proofErr w:type="spellStart"/>
      <w:r w:rsidR="002458A3" w:rsidRPr="007D2E51">
        <w:t>ipidero</w:t>
      </w:r>
      <w:proofErr w:type="spellEnd"/>
      <w:r w:rsidR="002458A3" w:rsidRPr="007D2E51">
        <w:t xml:space="preserve"> </w:t>
      </w:r>
      <w:proofErr w:type="spellStart"/>
      <w:r w:rsidR="002458A3" w:rsidRPr="007D2E51">
        <w:t>quatur</w:t>
      </w:r>
      <w:proofErr w:type="spellEnd"/>
      <w:r w:rsidR="002458A3" w:rsidRPr="007D2E51">
        <w:t xml:space="preserve"> ad </w:t>
      </w:r>
      <w:proofErr w:type="spellStart"/>
      <w:r w:rsidR="002458A3" w:rsidRPr="007D2E51">
        <w:t>quibusamus</w:t>
      </w:r>
      <w:proofErr w:type="spellEnd"/>
      <w:r w:rsidR="002458A3" w:rsidRPr="007D2E51">
        <w:t xml:space="preserve">, et </w:t>
      </w:r>
      <w:proofErr w:type="spellStart"/>
      <w:r w:rsidR="002458A3" w:rsidRPr="007D2E51">
        <w:t>exerionem</w:t>
      </w:r>
      <w:proofErr w:type="spellEnd"/>
      <w:r w:rsidR="002458A3" w:rsidRPr="007D2E51">
        <w:t xml:space="preserve"> </w:t>
      </w:r>
      <w:proofErr w:type="spellStart"/>
      <w:r w:rsidR="002458A3" w:rsidRPr="007D2E51">
        <w:t>eostis</w:t>
      </w:r>
      <w:proofErr w:type="spellEnd"/>
      <w:r w:rsidR="002458A3" w:rsidRPr="007D2E51">
        <w:t xml:space="preserve"> </w:t>
      </w:r>
      <w:proofErr w:type="spellStart"/>
      <w:r w:rsidR="002458A3" w:rsidRPr="007D2E51">
        <w:t>peror</w:t>
      </w:r>
      <w:proofErr w:type="spellEnd"/>
      <w:r w:rsidR="002458A3" w:rsidRPr="007D2E51">
        <w:t xml:space="preserve"> </w:t>
      </w:r>
      <w:proofErr w:type="spellStart"/>
      <w:r w:rsidR="002458A3" w:rsidRPr="007D2E51">
        <w:t>sedipis</w:t>
      </w:r>
      <w:proofErr w:type="spellEnd"/>
      <w:r w:rsidR="002458A3" w:rsidRPr="007D2E51">
        <w:t xml:space="preserve"> </w:t>
      </w:r>
      <w:proofErr w:type="spellStart"/>
      <w:r w:rsidR="002458A3" w:rsidRPr="007D2E51">
        <w:t>aut</w:t>
      </w:r>
      <w:proofErr w:type="spellEnd"/>
      <w:r w:rsidR="002458A3" w:rsidRPr="007D2E51">
        <w:t xml:space="preserve"> </w:t>
      </w:r>
      <w:proofErr w:type="spellStart"/>
      <w:r w:rsidR="002458A3" w:rsidRPr="007D2E51">
        <w:t>int</w:t>
      </w:r>
      <w:proofErr w:type="spellEnd"/>
      <w:r w:rsidR="002458A3" w:rsidRPr="007D2E51">
        <w:t xml:space="preserve"> la </w:t>
      </w:r>
      <w:proofErr w:type="spellStart"/>
      <w:r w:rsidR="002458A3" w:rsidRPr="007D2E51">
        <w:t>peris</w:t>
      </w:r>
      <w:proofErr w:type="spellEnd"/>
      <w:r w:rsidR="002458A3" w:rsidRPr="007D2E51">
        <w:t xml:space="preserve"> </w:t>
      </w:r>
      <w:proofErr w:type="spellStart"/>
      <w:r w:rsidR="002458A3" w:rsidRPr="007D2E51">
        <w:t>eatibusam</w:t>
      </w:r>
      <w:proofErr w:type="spellEnd"/>
      <w:r w:rsidR="002458A3" w:rsidRPr="007D2E51">
        <w:t xml:space="preserve"> </w:t>
      </w:r>
      <w:proofErr w:type="spellStart"/>
      <w:r w:rsidR="002458A3" w:rsidRPr="007D2E51">
        <w:t>is</w:t>
      </w:r>
      <w:proofErr w:type="spellEnd"/>
      <w:r w:rsidR="002458A3" w:rsidRPr="007D2E51">
        <w:t xml:space="preserve"> </w:t>
      </w:r>
      <w:proofErr w:type="spellStart"/>
      <w:r w:rsidR="002458A3" w:rsidRPr="007D2E51">
        <w:t>aut</w:t>
      </w:r>
      <w:proofErr w:type="spellEnd"/>
      <w:r w:rsidR="002458A3" w:rsidRPr="007D2E51">
        <w:t xml:space="preserve"> </w:t>
      </w:r>
      <w:proofErr w:type="spellStart"/>
      <w:r w:rsidR="002458A3" w:rsidRPr="007D2E51">
        <w:t>autem</w:t>
      </w:r>
      <w:proofErr w:type="spellEnd"/>
      <w:r w:rsidR="002458A3" w:rsidRPr="007D2E51">
        <w:t xml:space="preserve"> </w:t>
      </w:r>
      <w:proofErr w:type="spellStart"/>
      <w:r w:rsidR="002458A3" w:rsidRPr="007D2E51">
        <w:t>imporum</w:t>
      </w:r>
      <w:proofErr w:type="spellEnd"/>
      <w:r w:rsidR="002458A3" w:rsidRPr="007D2E51">
        <w:t xml:space="preserve"> </w:t>
      </w:r>
      <w:proofErr w:type="spellStart"/>
      <w:r w:rsidR="002458A3" w:rsidRPr="007D2E51">
        <w:t>soluptatium</w:t>
      </w:r>
      <w:proofErr w:type="spellEnd"/>
      <w:r w:rsidR="002458A3" w:rsidRPr="007D2E51">
        <w:t xml:space="preserve"> </w:t>
      </w:r>
      <w:proofErr w:type="spellStart"/>
      <w:r w:rsidR="002458A3" w:rsidRPr="007D2E51">
        <w:t>coritas</w:t>
      </w:r>
      <w:proofErr w:type="spellEnd"/>
      <w:r w:rsidR="002458A3" w:rsidRPr="007D2E51">
        <w:t xml:space="preserve"> </w:t>
      </w:r>
      <w:proofErr w:type="spellStart"/>
      <w:r w:rsidR="002458A3" w:rsidRPr="007D2E51">
        <w:t>perepratem</w:t>
      </w:r>
      <w:proofErr w:type="spellEnd"/>
      <w:r w:rsidR="002458A3" w:rsidRPr="007D2E51">
        <w:t xml:space="preserve"> </w:t>
      </w:r>
      <w:proofErr w:type="spellStart"/>
      <w:r w:rsidR="002458A3" w:rsidRPr="007D2E51">
        <w:t>doluptas</w:t>
      </w:r>
      <w:proofErr w:type="spellEnd"/>
      <w:r w:rsidR="002458A3" w:rsidRPr="007D2E51">
        <w:t xml:space="preserve"> </w:t>
      </w:r>
      <w:proofErr w:type="spellStart"/>
      <w:r w:rsidR="002458A3" w:rsidRPr="007D2E51">
        <w:t>sitatur</w:t>
      </w:r>
      <w:proofErr w:type="spellEnd"/>
      <w:r w:rsidR="002458A3" w:rsidRPr="007D2E51">
        <w:t xml:space="preserve"> </w:t>
      </w:r>
      <w:proofErr w:type="spellStart"/>
      <w:r w:rsidR="002458A3" w:rsidRPr="007D2E51">
        <w:t>atium</w:t>
      </w:r>
      <w:proofErr w:type="spellEnd"/>
      <w:r w:rsidR="002458A3" w:rsidRPr="007D2E51">
        <w:t xml:space="preserve">, </w:t>
      </w:r>
      <w:proofErr w:type="spellStart"/>
      <w:r w:rsidR="002458A3" w:rsidRPr="007D2E51">
        <w:t>ilitat</w:t>
      </w:r>
      <w:proofErr w:type="spellEnd"/>
      <w:r w:rsidR="002458A3" w:rsidRPr="007D2E51">
        <w:t xml:space="preserve"> </w:t>
      </w:r>
      <w:proofErr w:type="spellStart"/>
      <w:r w:rsidR="002458A3" w:rsidRPr="007D2E51">
        <w:t>velenihictem</w:t>
      </w:r>
      <w:proofErr w:type="spellEnd"/>
      <w:r w:rsidR="002458A3" w:rsidRPr="007D2E51">
        <w:t xml:space="preserve"> </w:t>
      </w:r>
      <w:proofErr w:type="spellStart"/>
      <w:r w:rsidR="002458A3" w:rsidRPr="007D2E51">
        <w:t>eaquas</w:t>
      </w:r>
      <w:proofErr w:type="spellEnd"/>
      <w:r w:rsidR="002458A3" w:rsidRPr="007D2E51">
        <w:t xml:space="preserve"> </w:t>
      </w:r>
      <w:proofErr w:type="spellStart"/>
      <w:r w:rsidR="002458A3" w:rsidRPr="007D2E51">
        <w:t>molor</w:t>
      </w:r>
      <w:proofErr w:type="spellEnd"/>
      <w:r w:rsidR="002458A3" w:rsidRPr="007D2E51">
        <w:t xml:space="preserve"> </w:t>
      </w:r>
      <w:proofErr w:type="spellStart"/>
      <w:r w:rsidR="002458A3" w:rsidRPr="007D2E51">
        <w:t>serit</w:t>
      </w:r>
      <w:proofErr w:type="spellEnd"/>
      <w:r w:rsidR="002458A3" w:rsidRPr="007D2E51">
        <w:t xml:space="preserve"> </w:t>
      </w:r>
      <w:proofErr w:type="spellStart"/>
      <w:r w:rsidR="002458A3" w:rsidRPr="007D2E51">
        <w:t>doloratiis</w:t>
      </w:r>
      <w:proofErr w:type="spellEnd"/>
      <w:r w:rsidR="002458A3" w:rsidRPr="007D2E51">
        <w:t xml:space="preserve"> </w:t>
      </w:r>
      <w:proofErr w:type="spellStart"/>
      <w:r w:rsidR="002458A3" w:rsidRPr="007D2E51">
        <w:t>abo</w:t>
      </w:r>
      <w:proofErr w:type="spellEnd"/>
      <w:r w:rsidR="002458A3" w:rsidRPr="007D2E51">
        <w:t>.</w:t>
      </w:r>
    </w:p>
    <w:p w14:paraId="018936B0" w14:textId="76C11B70" w:rsidR="002458A3" w:rsidRPr="007D2E51" w:rsidRDefault="002458A3" w:rsidP="00CD0EB9">
      <w:pPr>
        <w:pStyle w:val="Heading2"/>
      </w:pPr>
      <w:bookmarkStart w:id="10" w:name="_Toc166054060"/>
      <w:bookmarkStart w:id="11" w:name="_Hlk166051368"/>
      <w:bookmarkEnd w:id="9"/>
      <w:r w:rsidRPr="007D2E51">
        <w:t>Überschrift</w:t>
      </w:r>
      <w:bookmarkEnd w:id="10"/>
      <w:r w:rsidRPr="007D2E51">
        <w:t xml:space="preserve"> </w:t>
      </w:r>
    </w:p>
    <w:bookmarkEnd w:id="11"/>
    <w:p w14:paraId="25659EFB" w14:textId="77777777" w:rsidR="002458A3" w:rsidRPr="007D2E51" w:rsidRDefault="002458A3" w:rsidP="002458A3"/>
    <w:p w14:paraId="4BE9C56A" w14:textId="77777777" w:rsidR="006254BF" w:rsidRPr="007D2E51" w:rsidRDefault="006254BF" w:rsidP="006254BF">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62475331" w14:textId="77777777" w:rsidR="006254BF" w:rsidRPr="007D2E51" w:rsidRDefault="006254BF" w:rsidP="006254BF"/>
    <w:p w14:paraId="654F56EA" w14:textId="77777777" w:rsidR="0021211B" w:rsidRPr="007D2E51" w:rsidRDefault="00D745BA" w:rsidP="0021211B">
      <w:pPr>
        <w:keepNext/>
      </w:pPr>
      <w:r w:rsidRPr="007D2E51">
        <w:rPr>
          <w:noProof/>
          <w:lang w:eastAsia="de-CH"/>
        </w:rPr>
        <w:drawing>
          <wp:inline distT="0" distB="0" distL="0" distR="0" wp14:anchorId="57FB1B8C" wp14:editId="2F75CAFA">
            <wp:extent cx="3270475" cy="2205355"/>
            <wp:effectExtent l="0" t="0" r="6350" b="4445"/>
            <wp:docPr id="2" name="Bild 2" descr="Testbil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estbild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276947" cy="2209720"/>
                    </a:xfrm>
                    <a:prstGeom prst="rect">
                      <a:avLst/>
                    </a:prstGeom>
                    <a:noFill/>
                    <a:ln>
                      <a:noFill/>
                    </a:ln>
                  </pic:spPr>
                </pic:pic>
              </a:graphicData>
            </a:graphic>
          </wp:inline>
        </w:drawing>
      </w:r>
    </w:p>
    <w:p w14:paraId="2FC6403A" w14:textId="2DF8DC31" w:rsidR="007E6849" w:rsidRPr="007D2E51" w:rsidRDefault="0021211B" w:rsidP="00DF6D19">
      <w:pPr>
        <w:pStyle w:val="Caption"/>
      </w:pPr>
      <w:bookmarkStart w:id="12" w:name="_Toc371572055"/>
      <w:bookmarkStart w:id="13" w:name="_Toc371572063"/>
      <w:r w:rsidRPr="007D2E51">
        <w:t xml:space="preserve">Abbildung </w:t>
      </w:r>
      <w:fldSimple w:instr=" SEQ Abbildung \* ARABIC ">
        <w:r w:rsidR="00514599">
          <w:rPr>
            <w:noProof/>
          </w:rPr>
          <w:t>8</w:t>
        </w:r>
      </w:fldSimple>
      <w:r w:rsidRPr="007D2E51">
        <w:t xml:space="preserve">: 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bookmarkEnd w:id="12"/>
      <w:bookmarkEnd w:id="13"/>
      <w:proofErr w:type="spellEnd"/>
    </w:p>
    <w:p w14:paraId="59173072" w14:textId="77777777" w:rsidR="00CD0EB9" w:rsidRPr="007D2E51" w:rsidRDefault="00CD0EB9" w:rsidP="00CD0EB9"/>
    <w:p w14:paraId="47575AD2" w14:textId="77777777" w:rsidR="00CD0EB9" w:rsidRPr="007D2E51" w:rsidRDefault="00CD0EB9" w:rsidP="00CD0EB9"/>
    <w:p w14:paraId="30FADAD8" w14:textId="77777777" w:rsidR="00CD0EB9" w:rsidRPr="007D2E51" w:rsidRDefault="00CD0EB9" w:rsidP="00CD0EB9">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35D2327D" w14:textId="77777777" w:rsidR="00CD0EB9" w:rsidRPr="007D2E51" w:rsidRDefault="00CD0EB9" w:rsidP="00CD0EB9"/>
    <w:p w14:paraId="62E06018" w14:textId="77777777" w:rsidR="00CD0EB9" w:rsidRPr="007D2E51" w:rsidRDefault="00CD0EB9" w:rsidP="00CD0EB9"/>
    <w:p w14:paraId="297D7F98" w14:textId="77777777" w:rsidR="00CD0EB9" w:rsidRPr="007D2E51" w:rsidRDefault="00CD0EB9" w:rsidP="00CD0EB9">
      <w:r w:rsidRPr="007D2E51">
        <w:t xml:space="preserve">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esse </w:t>
      </w:r>
      <w:proofErr w:type="spellStart"/>
      <w:r w:rsidRPr="007D2E51">
        <w:t>molestie</w:t>
      </w:r>
      <w:proofErr w:type="spellEnd"/>
      <w:r w:rsidRPr="007D2E51">
        <w:t xml:space="preserve"> </w:t>
      </w:r>
      <w:proofErr w:type="spellStart"/>
      <w:r w:rsidRPr="007D2E51">
        <w:t>consequat</w:t>
      </w:r>
      <w:proofErr w:type="spellEnd"/>
      <w:r w:rsidRPr="007D2E51">
        <w:t xml:space="preserve">, </w:t>
      </w:r>
      <w:proofErr w:type="spellStart"/>
      <w:r w:rsidRPr="007D2E51">
        <w:t>vel</w:t>
      </w:r>
      <w:proofErr w:type="spellEnd"/>
      <w:r w:rsidRPr="007D2E51">
        <w:t xml:space="preserve"> </w:t>
      </w:r>
      <w:proofErr w:type="spellStart"/>
      <w:r w:rsidRPr="007D2E51">
        <w:t>illum</w:t>
      </w:r>
      <w:proofErr w:type="spellEnd"/>
      <w:r w:rsidRPr="007D2E51">
        <w:t xml:space="preserve"> </w:t>
      </w:r>
      <w:proofErr w:type="spellStart"/>
      <w:r w:rsidRPr="007D2E51">
        <w:t>dolore</w:t>
      </w:r>
      <w:proofErr w:type="spellEnd"/>
      <w:r w:rsidRPr="007D2E51">
        <w:t xml:space="preserve"> </w:t>
      </w:r>
      <w:proofErr w:type="spellStart"/>
      <w:r w:rsidRPr="007D2E51">
        <w:t>eu</w:t>
      </w:r>
      <w:proofErr w:type="spellEnd"/>
      <w:r w:rsidRPr="007D2E51">
        <w:t xml:space="preserve"> </w:t>
      </w:r>
      <w:proofErr w:type="spellStart"/>
      <w:r w:rsidRPr="007D2E51">
        <w:t>feugiat</w:t>
      </w:r>
      <w:proofErr w:type="spellEnd"/>
      <w:r w:rsidRPr="007D2E51">
        <w:t xml:space="preserve"> nulla </w:t>
      </w:r>
      <w:proofErr w:type="spellStart"/>
      <w:r w:rsidRPr="007D2E51">
        <w:t>facilisis</w:t>
      </w:r>
      <w:proofErr w:type="spellEnd"/>
      <w:r w:rsidRPr="007D2E51">
        <w:t xml:space="preserve"> at </w:t>
      </w:r>
      <w:proofErr w:type="spellStart"/>
      <w:r w:rsidRPr="007D2E51">
        <w:t>vero</w:t>
      </w:r>
      <w:proofErr w:type="spellEnd"/>
      <w:r w:rsidRPr="007D2E51">
        <w:t xml:space="preserve"> </w:t>
      </w:r>
      <w:proofErr w:type="spellStart"/>
      <w:r w:rsidRPr="007D2E51">
        <w:t>eros</w:t>
      </w:r>
      <w:proofErr w:type="spellEnd"/>
      <w:r w:rsidRPr="007D2E51">
        <w:t xml:space="preserve"> et </w:t>
      </w:r>
      <w:proofErr w:type="spellStart"/>
      <w:r w:rsidRPr="007D2E51">
        <w:t>accumsan</w:t>
      </w:r>
      <w:proofErr w:type="spellEnd"/>
      <w:r w:rsidRPr="007D2E51">
        <w:t xml:space="preserve"> et </w:t>
      </w:r>
      <w:proofErr w:type="spellStart"/>
      <w:r w:rsidRPr="007D2E51">
        <w:t>iusto</w:t>
      </w:r>
      <w:proofErr w:type="spellEnd"/>
      <w:r w:rsidRPr="007D2E51">
        <w:t xml:space="preserve"> </w:t>
      </w:r>
      <w:proofErr w:type="spellStart"/>
      <w:r w:rsidRPr="007D2E51">
        <w:t>odio</w:t>
      </w:r>
      <w:proofErr w:type="spellEnd"/>
      <w:r w:rsidRPr="007D2E51">
        <w:t xml:space="preserve"> </w:t>
      </w:r>
      <w:proofErr w:type="spellStart"/>
      <w:r w:rsidRPr="007D2E51">
        <w:t>dignissim</w:t>
      </w:r>
      <w:proofErr w:type="spellEnd"/>
      <w:r w:rsidRPr="007D2E51">
        <w:t xml:space="preserve"> </w:t>
      </w:r>
      <w:proofErr w:type="spellStart"/>
      <w:r w:rsidRPr="007D2E51">
        <w:t>qui</w:t>
      </w:r>
      <w:proofErr w:type="spellEnd"/>
      <w:r w:rsidRPr="007D2E51">
        <w:t xml:space="preserve"> </w:t>
      </w:r>
      <w:proofErr w:type="spellStart"/>
      <w:r w:rsidRPr="007D2E51">
        <w:t>blandit</w:t>
      </w:r>
      <w:proofErr w:type="spellEnd"/>
      <w:r w:rsidRPr="007D2E51">
        <w:t xml:space="preserve"> </w:t>
      </w:r>
      <w:proofErr w:type="spellStart"/>
      <w:r w:rsidRPr="007D2E51">
        <w:t>praesent</w:t>
      </w:r>
      <w:proofErr w:type="spellEnd"/>
      <w:r w:rsidRPr="007D2E51">
        <w:t xml:space="preserve"> </w:t>
      </w:r>
      <w:proofErr w:type="spellStart"/>
      <w:r w:rsidRPr="007D2E51">
        <w:t>luptatum</w:t>
      </w:r>
      <w:proofErr w:type="spellEnd"/>
      <w:r w:rsidRPr="007D2E51">
        <w:t xml:space="preserve"> </w:t>
      </w:r>
      <w:proofErr w:type="spellStart"/>
      <w:r w:rsidRPr="007D2E51">
        <w:t>zzril</w:t>
      </w:r>
      <w:proofErr w:type="spellEnd"/>
      <w:r w:rsidRPr="007D2E51">
        <w:t xml:space="preserve"> </w:t>
      </w:r>
      <w:proofErr w:type="spellStart"/>
      <w:r w:rsidRPr="007D2E51">
        <w:t>delenit</w:t>
      </w:r>
      <w:proofErr w:type="spellEnd"/>
      <w:r w:rsidRPr="007D2E51">
        <w:t xml:space="preserve"> </w:t>
      </w:r>
      <w:proofErr w:type="spellStart"/>
      <w:r w:rsidRPr="007D2E51">
        <w:t>augue</w:t>
      </w:r>
      <w:proofErr w:type="spellEnd"/>
      <w:r w:rsidRPr="007D2E51">
        <w:t xml:space="preserve"> </w:t>
      </w:r>
      <w:proofErr w:type="spellStart"/>
      <w:r w:rsidRPr="007D2E51">
        <w:t>duis</w:t>
      </w:r>
      <w:proofErr w:type="spellEnd"/>
      <w:r w:rsidRPr="007D2E51">
        <w:t xml:space="preserve"> </w:t>
      </w:r>
      <w:proofErr w:type="spellStart"/>
      <w:r w:rsidRPr="007D2E51">
        <w:t>dolore</w:t>
      </w:r>
      <w:proofErr w:type="spellEnd"/>
      <w:r w:rsidRPr="007D2E51">
        <w:t xml:space="preserve"> </w:t>
      </w:r>
      <w:proofErr w:type="spellStart"/>
      <w:r w:rsidRPr="007D2E51">
        <w:t>te</w:t>
      </w:r>
      <w:proofErr w:type="spellEnd"/>
      <w:r w:rsidRPr="007D2E51">
        <w:t xml:space="preserve"> </w:t>
      </w:r>
      <w:proofErr w:type="spellStart"/>
      <w:r w:rsidRPr="007D2E51">
        <w:t>feugait</w:t>
      </w:r>
      <w:proofErr w:type="spellEnd"/>
      <w:r w:rsidRPr="007D2E51">
        <w:t xml:space="preserve"> nulla </w:t>
      </w:r>
      <w:proofErr w:type="spellStart"/>
      <w:r w:rsidRPr="007D2E51">
        <w:t>facilisi</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ctetuer</w:t>
      </w:r>
      <w:proofErr w:type="spellEnd"/>
      <w:r w:rsidRPr="007D2E51">
        <w:t xml:space="preserve"> </w:t>
      </w:r>
      <w:proofErr w:type="spellStart"/>
      <w:r w:rsidRPr="007D2E51">
        <w:t>adipiscing</w:t>
      </w:r>
      <w:proofErr w:type="spellEnd"/>
      <w:r w:rsidRPr="007D2E51">
        <w:t xml:space="preserve"> </w:t>
      </w:r>
      <w:proofErr w:type="spellStart"/>
      <w:r w:rsidRPr="007D2E51">
        <w:t>elit</w:t>
      </w:r>
      <w:proofErr w:type="spellEnd"/>
      <w:r w:rsidRPr="007D2E51">
        <w:t xml:space="preserve">, sed </w:t>
      </w:r>
      <w:proofErr w:type="spellStart"/>
      <w:r w:rsidRPr="007D2E51">
        <w:t>diam</w:t>
      </w:r>
      <w:proofErr w:type="spellEnd"/>
      <w:r w:rsidRPr="007D2E51">
        <w:t xml:space="preserve"> </w:t>
      </w:r>
      <w:proofErr w:type="spellStart"/>
      <w:r w:rsidRPr="007D2E51">
        <w:t>nonummy</w:t>
      </w:r>
      <w:proofErr w:type="spellEnd"/>
      <w:r w:rsidRPr="007D2E51">
        <w:t xml:space="preserve"> </w:t>
      </w:r>
      <w:proofErr w:type="spellStart"/>
      <w:r w:rsidRPr="007D2E51">
        <w:t>nibh</w:t>
      </w:r>
      <w:proofErr w:type="spellEnd"/>
      <w:r w:rsidRPr="007D2E51">
        <w:t xml:space="preserve"> </w:t>
      </w:r>
      <w:proofErr w:type="spellStart"/>
      <w:r w:rsidRPr="007D2E51">
        <w:t>euismod</w:t>
      </w:r>
      <w:proofErr w:type="spellEnd"/>
      <w:r w:rsidRPr="007D2E51">
        <w:t xml:space="preserve"> </w:t>
      </w:r>
      <w:proofErr w:type="spellStart"/>
      <w:r w:rsidRPr="007D2E51">
        <w:t>tincidunt</w:t>
      </w:r>
      <w:proofErr w:type="spellEnd"/>
      <w:r w:rsidRPr="007D2E51">
        <w:t xml:space="preserve"> </w:t>
      </w:r>
      <w:proofErr w:type="spellStart"/>
      <w:r w:rsidRPr="007D2E51">
        <w:t>ut</w:t>
      </w:r>
      <w:proofErr w:type="spellEnd"/>
      <w:r w:rsidRPr="007D2E51">
        <w:t xml:space="preserve"> </w:t>
      </w:r>
      <w:proofErr w:type="spellStart"/>
      <w:r w:rsidRPr="007D2E51">
        <w:t>laoreet</w:t>
      </w:r>
      <w:proofErr w:type="spellEnd"/>
      <w:r w:rsidRPr="007D2E51">
        <w:t xml:space="preserve"> </w:t>
      </w:r>
      <w:proofErr w:type="spellStart"/>
      <w:r w:rsidRPr="007D2E51">
        <w:t>dolore</w:t>
      </w:r>
      <w:proofErr w:type="spellEnd"/>
      <w:r w:rsidRPr="007D2E51">
        <w:t xml:space="preserve"> magna </w:t>
      </w:r>
      <w:proofErr w:type="spellStart"/>
      <w:r w:rsidRPr="007D2E51">
        <w:t>aliquam</w:t>
      </w:r>
      <w:proofErr w:type="spellEnd"/>
      <w:r w:rsidRPr="007D2E51">
        <w:t xml:space="preserve"> erat </w:t>
      </w:r>
      <w:proofErr w:type="spellStart"/>
      <w:r w:rsidRPr="007D2E51">
        <w:t>volutpat</w:t>
      </w:r>
      <w:proofErr w:type="spellEnd"/>
      <w:r w:rsidRPr="007D2E51">
        <w:t xml:space="preserve">. </w:t>
      </w:r>
    </w:p>
    <w:p w14:paraId="4E5D1838" w14:textId="77777777" w:rsidR="00CD0EB9" w:rsidRPr="007D2E51" w:rsidRDefault="00CD0EB9" w:rsidP="00CD0EB9"/>
    <w:p w14:paraId="428A3DDA" w14:textId="77777777" w:rsidR="00CD0EB9" w:rsidRPr="007D2E51" w:rsidRDefault="00CD0EB9" w:rsidP="00CD0EB9"/>
    <w:p w14:paraId="0A6A3DA8" w14:textId="77777777" w:rsidR="00CD0EB9" w:rsidRPr="007D2E51" w:rsidRDefault="00CD0EB9" w:rsidP="00CD0EB9"/>
    <w:p w14:paraId="2C831824" w14:textId="77777777" w:rsidR="00CD0EB9" w:rsidRPr="007D2E51" w:rsidRDefault="00CD0EB9" w:rsidP="00CD0EB9"/>
    <w:p w14:paraId="4829385F" w14:textId="563400DE" w:rsidR="00CD0EB9" w:rsidRPr="007D2E51" w:rsidRDefault="00CD0EB9" w:rsidP="00CD0EB9">
      <w:pPr>
        <w:pStyle w:val="Heading3"/>
      </w:pPr>
      <w:bookmarkStart w:id="14" w:name="_Toc166054061"/>
      <w:r w:rsidRPr="007D2E51">
        <w:lastRenderedPageBreak/>
        <w:t>Überschrift</w:t>
      </w:r>
      <w:bookmarkEnd w:id="14"/>
      <w:r w:rsidRPr="007D2E51">
        <w:t xml:space="preserve"> </w:t>
      </w:r>
    </w:p>
    <w:p w14:paraId="5A1DAB05" w14:textId="77777777" w:rsidR="00CD0EB9" w:rsidRPr="007D2E51" w:rsidRDefault="00CD0EB9" w:rsidP="00CD0EB9"/>
    <w:p w14:paraId="5D8EDC96" w14:textId="0B3C2DEA" w:rsidR="00BA3BBB" w:rsidRPr="007D2E51" w:rsidRDefault="006254BF" w:rsidP="006254BF">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p>
    <w:p w14:paraId="4F3171FC" w14:textId="77777777" w:rsidR="007E6849" w:rsidRPr="007D2E51" w:rsidRDefault="007E6849" w:rsidP="006D6738">
      <w:pPr>
        <w:pStyle w:val="Legende"/>
      </w:pPr>
    </w:p>
    <w:tbl>
      <w:tblPr>
        <w:tblW w:w="9469" w:type="dxa"/>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Look w:val="01E0" w:firstRow="1" w:lastRow="1" w:firstColumn="1" w:lastColumn="1" w:noHBand="0" w:noVBand="0"/>
      </w:tblPr>
      <w:tblGrid>
        <w:gridCol w:w="2370"/>
        <w:gridCol w:w="2363"/>
        <w:gridCol w:w="2368"/>
        <w:gridCol w:w="2368"/>
      </w:tblGrid>
      <w:tr w:rsidR="007E6849" w:rsidRPr="007D2E51" w14:paraId="19B90A35" w14:textId="77777777" w:rsidTr="00ED6401">
        <w:tc>
          <w:tcPr>
            <w:tcW w:w="2384" w:type="dxa"/>
            <w:tcBorders>
              <w:top w:val="nil"/>
              <w:left w:val="nil"/>
              <w:bottom w:val="nil"/>
              <w:right w:val="nil"/>
            </w:tcBorders>
            <w:shd w:val="clear" w:color="auto" w:fill="A6A6A6"/>
          </w:tcPr>
          <w:p w14:paraId="36EEACC9" w14:textId="77777777" w:rsidR="007E6849" w:rsidRPr="007D2E51" w:rsidRDefault="00D22D1B" w:rsidP="007E6849">
            <w:pPr>
              <w:rPr>
                <w:b/>
              </w:rPr>
            </w:pPr>
            <w:r w:rsidRPr="007D2E51">
              <w:rPr>
                <w:b/>
              </w:rPr>
              <w:t>Tabellenkopf</w:t>
            </w:r>
          </w:p>
        </w:tc>
        <w:tc>
          <w:tcPr>
            <w:tcW w:w="2388" w:type="dxa"/>
            <w:tcBorders>
              <w:top w:val="nil"/>
              <w:left w:val="nil"/>
              <w:bottom w:val="nil"/>
              <w:right w:val="nil"/>
            </w:tcBorders>
            <w:shd w:val="clear" w:color="auto" w:fill="A6A6A6"/>
          </w:tcPr>
          <w:p w14:paraId="7D67657F" w14:textId="77777777" w:rsidR="007E6849" w:rsidRPr="007D2E51" w:rsidRDefault="007E6849" w:rsidP="007E6849">
            <w:pPr>
              <w:rPr>
                <w:b/>
              </w:rPr>
            </w:pPr>
          </w:p>
        </w:tc>
        <w:tc>
          <w:tcPr>
            <w:tcW w:w="2390" w:type="dxa"/>
            <w:tcBorders>
              <w:top w:val="nil"/>
              <w:left w:val="nil"/>
              <w:bottom w:val="nil"/>
              <w:right w:val="nil"/>
            </w:tcBorders>
            <w:shd w:val="clear" w:color="auto" w:fill="A6A6A6"/>
          </w:tcPr>
          <w:p w14:paraId="02ADA81C" w14:textId="77777777" w:rsidR="007E6849" w:rsidRPr="007D2E51" w:rsidRDefault="007E6849" w:rsidP="007E6849">
            <w:pPr>
              <w:rPr>
                <w:b/>
              </w:rPr>
            </w:pPr>
          </w:p>
        </w:tc>
        <w:tc>
          <w:tcPr>
            <w:tcW w:w="2390" w:type="dxa"/>
            <w:tcBorders>
              <w:top w:val="nil"/>
              <w:left w:val="nil"/>
              <w:bottom w:val="nil"/>
              <w:right w:val="nil"/>
            </w:tcBorders>
            <w:shd w:val="clear" w:color="auto" w:fill="A6A6A6"/>
          </w:tcPr>
          <w:p w14:paraId="5B16EE19" w14:textId="77777777" w:rsidR="007E6849" w:rsidRPr="007D2E51" w:rsidRDefault="007E6849" w:rsidP="007E6849">
            <w:pPr>
              <w:rPr>
                <w:b/>
              </w:rPr>
            </w:pPr>
          </w:p>
        </w:tc>
      </w:tr>
      <w:tr w:rsidR="007E6849" w:rsidRPr="007D2E51" w14:paraId="350A4E8E" w14:textId="77777777" w:rsidTr="00ED6401">
        <w:tc>
          <w:tcPr>
            <w:tcW w:w="2384" w:type="dxa"/>
            <w:shd w:val="clear" w:color="auto" w:fill="E6E6E6"/>
          </w:tcPr>
          <w:p w14:paraId="6AC9448E" w14:textId="77777777" w:rsidR="007E6849" w:rsidRPr="007D2E51" w:rsidRDefault="00D22D1B" w:rsidP="007E6849">
            <w:r w:rsidRPr="007D2E51">
              <w:t>w</w:t>
            </w:r>
          </w:p>
        </w:tc>
        <w:tc>
          <w:tcPr>
            <w:tcW w:w="2388" w:type="dxa"/>
            <w:shd w:val="clear" w:color="auto" w:fill="E6E6E6"/>
          </w:tcPr>
          <w:p w14:paraId="4657E95B" w14:textId="77777777" w:rsidR="007E6849" w:rsidRPr="007D2E51" w:rsidRDefault="00D22D1B" w:rsidP="007E6849">
            <w:r w:rsidRPr="007D2E51">
              <w:t>x</w:t>
            </w:r>
          </w:p>
        </w:tc>
        <w:tc>
          <w:tcPr>
            <w:tcW w:w="2390" w:type="dxa"/>
            <w:shd w:val="clear" w:color="auto" w:fill="E6E6E6"/>
          </w:tcPr>
          <w:p w14:paraId="35A025F2" w14:textId="77777777" w:rsidR="007E6849" w:rsidRPr="007D2E51" w:rsidRDefault="00D22D1B" w:rsidP="007E6849">
            <w:r w:rsidRPr="007D2E51">
              <w:t>y</w:t>
            </w:r>
          </w:p>
        </w:tc>
        <w:tc>
          <w:tcPr>
            <w:tcW w:w="2390" w:type="dxa"/>
            <w:shd w:val="clear" w:color="auto" w:fill="E6E6E6"/>
          </w:tcPr>
          <w:p w14:paraId="5BDC7F3E" w14:textId="77777777" w:rsidR="007E6849" w:rsidRPr="007D2E51" w:rsidRDefault="00D22D1B" w:rsidP="007E6849">
            <w:r w:rsidRPr="007D2E51">
              <w:t>z</w:t>
            </w:r>
          </w:p>
        </w:tc>
      </w:tr>
      <w:tr w:rsidR="007E6849" w:rsidRPr="007D2E51" w14:paraId="48D7691F" w14:textId="77777777" w:rsidTr="00ED6401">
        <w:tc>
          <w:tcPr>
            <w:tcW w:w="2384" w:type="dxa"/>
            <w:shd w:val="clear" w:color="auto" w:fill="E6E6E6"/>
          </w:tcPr>
          <w:p w14:paraId="6774800A" w14:textId="77777777" w:rsidR="007E6849" w:rsidRPr="007D2E51" w:rsidRDefault="00D22D1B" w:rsidP="007E6849">
            <w:r w:rsidRPr="007D2E51">
              <w:t>1</w:t>
            </w:r>
          </w:p>
        </w:tc>
        <w:tc>
          <w:tcPr>
            <w:tcW w:w="2388" w:type="dxa"/>
            <w:shd w:val="clear" w:color="auto" w:fill="E6E6E6"/>
          </w:tcPr>
          <w:p w14:paraId="7B60F365" w14:textId="77777777" w:rsidR="007E6849" w:rsidRPr="007D2E51" w:rsidRDefault="007E6849" w:rsidP="007E6849">
            <w:r w:rsidRPr="007D2E51">
              <w:t>1000</w:t>
            </w:r>
          </w:p>
        </w:tc>
        <w:tc>
          <w:tcPr>
            <w:tcW w:w="2390" w:type="dxa"/>
            <w:shd w:val="clear" w:color="auto" w:fill="E6E6E6"/>
          </w:tcPr>
          <w:p w14:paraId="51665BE2" w14:textId="77777777" w:rsidR="007E6849" w:rsidRPr="007D2E51" w:rsidRDefault="007E6849" w:rsidP="007E6849">
            <w:r w:rsidRPr="007D2E51">
              <w:t>12.5</w:t>
            </w:r>
            <w:r w:rsidRPr="007D2E51">
              <w:rPr>
                <w:rFonts w:eastAsia="MS Mincho" w:hAnsi="MS Mincho" w:cs="MS Mincho"/>
              </w:rPr>
              <w:t> </w:t>
            </w:r>
            <w:r w:rsidRPr="007D2E51">
              <w:rPr>
                <w:rFonts w:cs="Lucida Sans"/>
              </w:rPr>
              <w:t>%</w:t>
            </w:r>
          </w:p>
        </w:tc>
        <w:tc>
          <w:tcPr>
            <w:tcW w:w="2390" w:type="dxa"/>
            <w:shd w:val="clear" w:color="auto" w:fill="E6E6E6"/>
          </w:tcPr>
          <w:p w14:paraId="5EDFC00C" w14:textId="77777777" w:rsidR="007E6849" w:rsidRPr="007D2E51" w:rsidRDefault="007E6849" w:rsidP="007E6849">
            <w:r w:rsidRPr="007D2E51">
              <w:t>12.5</w:t>
            </w:r>
            <w:r w:rsidRPr="007D2E51">
              <w:rPr>
                <w:rFonts w:eastAsia="MS Mincho" w:hAnsi="MS Mincho" w:cs="MS Mincho"/>
              </w:rPr>
              <w:t> </w:t>
            </w:r>
            <w:r w:rsidRPr="007D2E51">
              <w:rPr>
                <w:rFonts w:cs="Lucida Sans"/>
              </w:rPr>
              <w:t xml:space="preserve">% </w:t>
            </w:r>
          </w:p>
        </w:tc>
      </w:tr>
      <w:tr w:rsidR="007E6849" w:rsidRPr="007D2E51" w14:paraId="6D113791" w14:textId="77777777" w:rsidTr="00ED6401">
        <w:tc>
          <w:tcPr>
            <w:tcW w:w="2384" w:type="dxa"/>
            <w:shd w:val="clear" w:color="auto" w:fill="E6E6E6"/>
          </w:tcPr>
          <w:p w14:paraId="0AE89F29" w14:textId="77777777" w:rsidR="007E6849" w:rsidRPr="007D2E51" w:rsidRDefault="00D22D1B" w:rsidP="007E6849">
            <w:r w:rsidRPr="007D2E51">
              <w:t>2</w:t>
            </w:r>
          </w:p>
        </w:tc>
        <w:tc>
          <w:tcPr>
            <w:tcW w:w="2388" w:type="dxa"/>
            <w:shd w:val="clear" w:color="auto" w:fill="E6E6E6"/>
          </w:tcPr>
          <w:p w14:paraId="192E93A8" w14:textId="77777777" w:rsidR="007E6849" w:rsidRPr="007D2E51" w:rsidRDefault="007E6849" w:rsidP="007E6849">
            <w:r w:rsidRPr="007D2E51">
              <w:t>1000</w:t>
            </w:r>
          </w:p>
        </w:tc>
        <w:tc>
          <w:tcPr>
            <w:tcW w:w="2390" w:type="dxa"/>
            <w:shd w:val="clear" w:color="auto" w:fill="E6E6E6"/>
          </w:tcPr>
          <w:p w14:paraId="2AE34A81" w14:textId="77777777" w:rsidR="007E6849" w:rsidRPr="007D2E51" w:rsidRDefault="007E6849" w:rsidP="007E6849">
            <w:r w:rsidRPr="007D2E51">
              <w:t>12.5</w:t>
            </w:r>
            <w:r w:rsidRPr="007D2E51">
              <w:rPr>
                <w:rFonts w:eastAsia="MS Mincho" w:hAnsi="MS Mincho" w:cs="MS Mincho"/>
              </w:rPr>
              <w:t> </w:t>
            </w:r>
            <w:r w:rsidRPr="007D2E51">
              <w:rPr>
                <w:rFonts w:cs="Lucida Sans"/>
              </w:rPr>
              <w:t>%</w:t>
            </w:r>
          </w:p>
        </w:tc>
        <w:tc>
          <w:tcPr>
            <w:tcW w:w="2390" w:type="dxa"/>
            <w:shd w:val="clear" w:color="auto" w:fill="E6E6E6"/>
          </w:tcPr>
          <w:p w14:paraId="6CAE12B9" w14:textId="77777777" w:rsidR="007E6849" w:rsidRPr="007D2E51" w:rsidRDefault="007E6849" w:rsidP="007E6849">
            <w:r w:rsidRPr="007D2E51">
              <w:t>12.5</w:t>
            </w:r>
            <w:r w:rsidRPr="007D2E51">
              <w:rPr>
                <w:rFonts w:eastAsia="MS Mincho" w:hAnsi="MS Mincho" w:cs="MS Mincho"/>
              </w:rPr>
              <w:t> </w:t>
            </w:r>
            <w:r w:rsidRPr="007D2E51">
              <w:rPr>
                <w:rFonts w:cs="Lucida Sans"/>
              </w:rPr>
              <w:t>%</w:t>
            </w:r>
          </w:p>
        </w:tc>
      </w:tr>
      <w:tr w:rsidR="00D22D1B" w:rsidRPr="007D2E51" w14:paraId="59066334" w14:textId="77777777" w:rsidTr="00ED6401">
        <w:tc>
          <w:tcPr>
            <w:tcW w:w="2384" w:type="dxa"/>
            <w:shd w:val="clear" w:color="auto" w:fill="E6E6E6"/>
          </w:tcPr>
          <w:p w14:paraId="488DB953" w14:textId="77777777" w:rsidR="00D22D1B" w:rsidRPr="007D2E51" w:rsidRDefault="00D22D1B" w:rsidP="007E6849">
            <w:r w:rsidRPr="007D2E51">
              <w:t>3</w:t>
            </w:r>
          </w:p>
        </w:tc>
        <w:tc>
          <w:tcPr>
            <w:tcW w:w="2388" w:type="dxa"/>
            <w:shd w:val="clear" w:color="auto" w:fill="E6E6E6"/>
          </w:tcPr>
          <w:p w14:paraId="000B848A" w14:textId="77777777" w:rsidR="00D22D1B" w:rsidRPr="007D2E51" w:rsidRDefault="00D22D1B" w:rsidP="007E6849">
            <w:r w:rsidRPr="007D2E51">
              <w:t>1000</w:t>
            </w:r>
          </w:p>
        </w:tc>
        <w:tc>
          <w:tcPr>
            <w:tcW w:w="2390" w:type="dxa"/>
            <w:shd w:val="clear" w:color="auto" w:fill="E6E6E6"/>
          </w:tcPr>
          <w:p w14:paraId="54E85E60" w14:textId="77777777" w:rsidR="00D22D1B" w:rsidRPr="007D2E51" w:rsidRDefault="00D22D1B" w:rsidP="007E6849">
            <w:r w:rsidRPr="007D2E51">
              <w:t>12.5</w:t>
            </w:r>
            <w:r w:rsidRPr="007D2E51">
              <w:rPr>
                <w:rFonts w:eastAsia="MS Mincho" w:hAnsi="MS Mincho" w:cs="MS Mincho"/>
              </w:rPr>
              <w:t> </w:t>
            </w:r>
            <w:r w:rsidRPr="007D2E51">
              <w:rPr>
                <w:rFonts w:cs="Lucida Sans"/>
              </w:rPr>
              <w:t>%</w:t>
            </w:r>
          </w:p>
        </w:tc>
        <w:tc>
          <w:tcPr>
            <w:tcW w:w="2390" w:type="dxa"/>
            <w:shd w:val="clear" w:color="auto" w:fill="E6E6E6"/>
          </w:tcPr>
          <w:p w14:paraId="71796436" w14:textId="77777777" w:rsidR="00D22D1B" w:rsidRPr="007D2E51" w:rsidRDefault="00D22D1B" w:rsidP="00ED6401">
            <w:pPr>
              <w:keepNext/>
            </w:pPr>
            <w:r w:rsidRPr="007D2E51">
              <w:t>12.5</w:t>
            </w:r>
            <w:r w:rsidRPr="007D2E51">
              <w:rPr>
                <w:rFonts w:eastAsia="MS Mincho" w:hAnsi="MS Mincho" w:cs="MS Mincho"/>
              </w:rPr>
              <w:t> </w:t>
            </w:r>
            <w:r w:rsidRPr="007D2E51">
              <w:rPr>
                <w:rFonts w:cs="Lucida Sans"/>
              </w:rPr>
              <w:t>%</w:t>
            </w:r>
          </w:p>
        </w:tc>
      </w:tr>
    </w:tbl>
    <w:p w14:paraId="651897D5" w14:textId="7761F15D" w:rsidR="006254BF" w:rsidRPr="007D2E51" w:rsidRDefault="0021211B" w:rsidP="002770E5">
      <w:pPr>
        <w:pStyle w:val="Caption"/>
      </w:pPr>
      <w:bookmarkStart w:id="15" w:name="_Toc371572880"/>
      <w:bookmarkStart w:id="16" w:name="_Toc371572893"/>
      <w:r w:rsidRPr="007D2E51">
        <w:t xml:space="preserve">Tabelle </w:t>
      </w:r>
      <w:fldSimple w:instr=" SEQ Tabelle \* ARABIC ">
        <w:r w:rsidR="00CC722A" w:rsidRPr="007D2E51">
          <w:t>5</w:t>
        </w:r>
      </w:fldSimple>
      <w:r w:rsidRPr="007D2E51">
        <w:t xml:space="preserve">: 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bookmarkEnd w:id="15"/>
      <w:bookmarkEnd w:id="16"/>
      <w:proofErr w:type="spellEnd"/>
    </w:p>
    <w:p w14:paraId="3D233650" w14:textId="77777777" w:rsidR="00CD0EB9" w:rsidRPr="007D2E51" w:rsidRDefault="006254BF" w:rsidP="00CD0EB9">
      <w:r w:rsidRPr="007D2E51">
        <w:t xml:space="preserve">Et </w:t>
      </w:r>
      <w:proofErr w:type="spellStart"/>
      <w:r w:rsidRPr="007D2E51">
        <w:t>ut</w:t>
      </w:r>
      <w:proofErr w:type="spellEnd"/>
      <w:r w:rsidRPr="007D2E51">
        <w:t xml:space="preserve"> </w:t>
      </w:r>
      <w:proofErr w:type="spellStart"/>
      <w:r w:rsidRPr="007D2E51">
        <w:t>aut</w:t>
      </w:r>
      <w:proofErr w:type="spellEnd"/>
      <w:r w:rsidRPr="007D2E51">
        <w:t xml:space="preserve"> </w:t>
      </w:r>
      <w:proofErr w:type="spellStart"/>
      <w:r w:rsidRPr="007D2E51">
        <w:t>isti</w:t>
      </w:r>
      <w:proofErr w:type="spellEnd"/>
      <w:r w:rsidRPr="007D2E51">
        <w:t xml:space="preserve"> </w:t>
      </w:r>
      <w:proofErr w:type="spellStart"/>
      <w:r w:rsidRPr="007D2E51">
        <w:t>repuditis</w:t>
      </w:r>
      <w:proofErr w:type="spellEnd"/>
      <w:r w:rsidRPr="007D2E51">
        <w:t xml:space="preserve"> </w:t>
      </w:r>
      <w:proofErr w:type="spellStart"/>
      <w:r w:rsidRPr="007D2E51">
        <w:t>qui</w:t>
      </w:r>
      <w:proofErr w:type="spellEnd"/>
      <w:r w:rsidRPr="007D2E51">
        <w:t xml:space="preserve"> </w:t>
      </w:r>
      <w:proofErr w:type="spellStart"/>
      <w:r w:rsidRPr="007D2E51">
        <w:t>ium</w:t>
      </w:r>
      <w:proofErr w:type="spellEnd"/>
      <w:r w:rsidRPr="007D2E51">
        <w:t xml:space="preserve"> </w:t>
      </w:r>
      <w:proofErr w:type="spellStart"/>
      <w:r w:rsidRPr="007D2E51">
        <w:t>nonsecturia</w:t>
      </w:r>
      <w:proofErr w:type="spellEnd"/>
      <w:r w:rsidRPr="007D2E51">
        <w:t xml:space="preserve"> </w:t>
      </w:r>
      <w:proofErr w:type="spellStart"/>
      <w:r w:rsidRPr="007D2E51">
        <w:t>quis</w:t>
      </w:r>
      <w:proofErr w:type="spellEnd"/>
      <w:r w:rsidRPr="007D2E51">
        <w:t xml:space="preserve"> </w:t>
      </w:r>
      <w:proofErr w:type="spellStart"/>
      <w:r w:rsidRPr="007D2E51">
        <w:t>incientiae</w:t>
      </w:r>
      <w:proofErr w:type="spellEnd"/>
      <w:r w:rsidRPr="007D2E51">
        <w:t xml:space="preserve"> </w:t>
      </w:r>
      <w:proofErr w:type="spellStart"/>
      <w:r w:rsidRPr="007D2E51">
        <w:t>laborem</w:t>
      </w:r>
      <w:proofErr w:type="spellEnd"/>
      <w:r w:rsidRPr="007D2E51">
        <w:t xml:space="preserve"> </w:t>
      </w:r>
      <w:proofErr w:type="spellStart"/>
      <w:r w:rsidRPr="007D2E51">
        <w:t>elliquis</w:t>
      </w:r>
      <w:proofErr w:type="spellEnd"/>
      <w:r w:rsidRPr="007D2E51">
        <w:t xml:space="preserve"> et </w:t>
      </w:r>
      <w:proofErr w:type="spellStart"/>
      <w:r w:rsidRPr="007D2E51">
        <w:t>quatur</w:t>
      </w:r>
      <w:proofErr w:type="spellEnd"/>
      <w:r w:rsidRPr="007D2E51">
        <w:t xml:space="preserve">, </w:t>
      </w:r>
      <w:proofErr w:type="spellStart"/>
      <w:r w:rsidRPr="007D2E51">
        <w:t>sitiur</w:t>
      </w:r>
      <w:proofErr w:type="spellEnd"/>
      <w:r w:rsidRPr="007D2E51">
        <w:t xml:space="preserve"> </w:t>
      </w:r>
      <w:proofErr w:type="spellStart"/>
      <w:r w:rsidRPr="007D2E51">
        <w:t>aut</w:t>
      </w:r>
      <w:proofErr w:type="spellEnd"/>
      <w:r w:rsidRPr="007D2E51">
        <w:t xml:space="preserve"> </w:t>
      </w:r>
      <w:proofErr w:type="spellStart"/>
      <w:r w:rsidRPr="007D2E51">
        <w:t>od</w:t>
      </w:r>
      <w:proofErr w:type="spellEnd"/>
      <w:r w:rsidRPr="007D2E51">
        <w:t xml:space="preserve"> </w:t>
      </w:r>
      <w:proofErr w:type="spellStart"/>
      <w:r w:rsidRPr="007D2E51">
        <w:t>moluptatur</w:t>
      </w:r>
      <w:proofErr w:type="spellEnd"/>
      <w:r w:rsidRPr="007D2E51">
        <w:t xml:space="preserve"> </w:t>
      </w:r>
      <w:proofErr w:type="spellStart"/>
      <w:r w:rsidRPr="007D2E51">
        <w:t>aut</w:t>
      </w:r>
      <w:proofErr w:type="spellEnd"/>
      <w:r w:rsidRPr="007D2E51">
        <w:t xml:space="preserve"> </w:t>
      </w:r>
      <w:proofErr w:type="spellStart"/>
      <w:r w:rsidRPr="007D2E51">
        <w:t>ea</w:t>
      </w:r>
      <w:proofErr w:type="spellEnd"/>
      <w:r w:rsidRPr="007D2E51">
        <w:t xml:space="preserve">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w:t>
      </w:r>
      <w:r w:rsidR="00CD0EB9" w:rsidRPr="007D2E51">
        <w:t xml:space="preserve"> </w:t>
      </w:r>
    </w:p>
    <w:p w14:paraId="6B34E255" w14:textId="77777777" w:rsidR="00CD0EB9" w:rsidRPr="007D2E51" w:rsidRDefault="00CD0EB9" w:rsidP="00CD0EB9"/>
    <w:p w14:paraId="18055463" w14:textId="0AE76C5D" w:rsidR="00CD0EB9" w:rsidRPr="007D2E51" w:rsidRDefault="00CD0EB9" w:rsidP="00CD0EB9">
      <w:r w:rsidRPr="007D2E51">
        <w:t xml:space="preserve">Tea </w:t>
      </w:r>
      <w:proofErr w:type="spellStart"/>
      <w:r w:rsidRPr="007D2E51">
        <w:t>conseque</w:t>
      </w:r>
      <w:proofErr w:type="spellEnd"/>
      <w:r w:rsidRPr="007D2E51">
        <w:t xml:space="preserve"> </w:t>
      </w:r>
      <w:proofErr w:type="spellStart"/>
      <w:r w:rsidRPr="007D2E51">
        <w:t>peri</w:t>
      </w:r>
      <w:proofErr w:type="spellEnd"/>
      <w:r w:rsidRPr="007D2E51">
        <w:t xml:space="preserve"> </w:t>
      </w:r>
      <w:proofErr w:type="spellStart"/>
      <w:r w:rsidRPr="007D2E51">
        <w:t>sim</w:t>
      </w:r>
      <w:proofErr w:type="spellEnd"/>
      <w:r w:rsidRPr="007D2E51">
        <w:t xml:space="preserve"> </w:t>
      </w:r>
      <w:proofErr w:type="spellStart"/>
      <w:r w:rsidRPr="007D2E51">
        <w:t>erro</w:t>
      </w:r>
      <w:proofErr w:type="spellEnd"/>
      <w:r w:rsidRPr="007D2E51">
        <w:t xml:space="preserve"> </w:t>
      </w:r>
      <w:proofErr w:type="spellStart"/>
      <w:r w:rsidRPr="007D2E51">
        <w:t>essequisit</w:t>
      </w:r>
      <w:proofErr w:type="spellEnd"/>
      <w:r w:rsidRPr="007D2E51">
        <w:t xml:space="preserve"> </w:t>
      </w:r>
      <w:proofErr w:type="spellStart"/>
      <w:r w:rsidRPr="007D2E51">
        <w:t>remporia</w:t>
      </w:r>
      <w:proofErr w:type="spellEnd"/>
      <w:r w:rsidRPr="007D2E51">
        <w:t xml:space="preserve"> dem et </w:t>
      </w:r>
      <w:proofErr w:type="spellStart"/>
      <w:r w:rsidRPr="007D2E51">
        <w:t>landi</w:t>
      </w:r>
      <w:proofErr w:type="spellEnd"/>
      <w:r w:rsidRPr="007D2E51">
        <w:t xml:space="preserve"> </w:t>
      </w:r>
      <w:proofErr w:type="spellStart"/>
      <w:r w:rsidRPr="007D2E51">
        <w:t>dest</w:t>
      </w:r>
      <w:proofErr w:type="spellEnd"/>
      <w:r w:rsidRPr="007D2E51">
        <w:t xml:space="preserve">, </w:t>
      </w:r>
      <w:proofErr w:type="spellStart"/>
      <w:r w:rsidRPr="007D2E51">
        <w:t>cone</w:t>
      </w:r>
      <w:proofErr w:type="spellEnd"/>
      <w:r w:rsidRPr="007D2E51">
        <w:t xml:space="preserve"> </w:t>
      </w:r>
      <w:proofErr w:type="spellStart"/>
      <w:r w:rsidRPr="007D2E51">
        <w:t>poris</w:t>
      </w:r>
      <w:proofErr w:type="spellEnd"/>
      <w:r w:rsidRPr="007D2E51">
        <w:t xml:space="preserve"> </w:t>
      </w:r>
      <w:proofErr w:type="spellStart"/>
      <w:r w:rsidRPr="007D2E51">
        <w:t>quunt</w:t>
      </w:r>
      <w:proofErr w:type="spellEnd"/>
      <w:r w:rsidRPr="007D2E51">
        <w:t xml:space="preserve"> </w:t>
      </w:r>
      <w:proofErr w:type="spellStart"/>
      <w:r w:rsidRPr="007D2E51">
        <w:t>volecab</w:t>
      </w:r>
      <w:proofErr w:type="spellEnd"/>
      <w:r w:rsidRPr="007D2E51">
        <w:t xml:space="preserve"> </w:t>
      </w:r>
      <w:proofErr w:type="spellStart"/>
      <w:r w:rsidRPr="007D2E51">
        <w:t>ipidero</w:t>
      </w:r>
      <w:proofErr w:type="spellEnd"/>
      <w:r w:rsidRPr="007D2E51">
        <w:t xml:space="preserve"> </w:t>
      </w:r>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w:t>
      </w:r>
    </w:p>
    <w:p w14:paraId="7B85AD54" w14:textId="1F830FD7" w:rsidR="008D0BD6" w:rsidRPr="007D2E51" w:rsidRDefault="008D0BD6" w:rsidP="006254BF"/>
    <w:p w14:paraId="117C7AB6" w14:textId="77777777" w:rsidR="00CD0EB9" w:rsidRPr="007D2E51" w:rsidRDefault="00CD0EB9" w:rsidP="006254BF"/>
    <w:p w14:paraId="12552AE3" w14:textId="77777777" w:rsidR="00CD0EB9" w:rsidRPr="007D2E51" w:rsidRDefault="00CD0EB9" w:rsidP="006254BF"/>
    <w:p w14:paraId="52575F62" w14:textId="6A323B26" w:rsidR="006254BF" w:rsidRPr="007D2E51" w:rsidRDefault="008D0BD6" w:rsidP="008D0BD6">
      <w:pPr>
        <w:pStyle w:val="Heading1"/>
      </w:pPr>
      <w:r w:rsidRPr="007D2E51">
        <w:br w:type="page"/>
      </w:r>
      <w:bookmarkStart w:id="17" w:name="_Toc166054062"/>
      <w:r w:rsidR="00651319" w:rsidRPr="007D2E51">
        <w:lastRenderedPageBreak/>
        <w:t xml:space="preserve">Diskussion </w:t>
      </w:r>
      <w:r w:rsidR="00D806D3" w:rsidRPr="007D2E51">
        <w:t xml:space="preserve">/ </w:t>
      </w:r>
      <w:r w:rsidR="00651319" w:rsidRPr="007D2E51">
        <w:t>Zusammenfassung</w:t>
      </w:r>
      <w:bookmarkEnd w:id="17"/>
    </w:p>
    <w:p w14:paraId="7CF313C8" w14:textId="77777777" w:rsidR="008D0BD6" w:rsidRPr="007D2E51" w:rsidRDefault="008D0BD6" w:rsidP="008D0BD6">
      <w:r w:rsidRPr="007D2E51">
        <w:t xml:space="preserve">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esse </w:t>
      </w:r>
      <w:proofErr w:type="spellStart"/>
      <w:r w:rsidRPr="007D2E51">
        <w:t>molestie</w:t>
      </w:r>
      <w:proofErr w:type="spellEnd"/>
      <w:r w:rsidRPr="007D2E51">
        <w:t xml:space="preserve"> </w:t>
      </w:r>
      <w:proofErr w:type="spellStart"/>
      <w:r w:rsidRPr="007D2E51">
        <w:t>consequat</w:t>
      </w:r>
      <w:proofErr w:type="spellEnd"/>
      <w:r w:rsidRPr="007D2E51">
        <w:t xml:space="preserve">, </w:t>
      </w:r>
      <w:proofErr w:type="spellStart"/>
      <w:r w:rsidRPr="007D2E51">
        <w:t>vel</w:t>
      </w:r>
      <w:proofErr w:type="spellEnd"/>
      <w:r w:rsidRPr="007D2E51">
        <w:t xml:space="preserve"> </w:t>
      </w:r>
      <w:proofErr w:type="spellStart"/>
      <w:r w:rsidRPr="007D2E51">
        <w:t>illum</w:t>
      </w:r>
      <w:proofErr w:type="spellEnd"/>
      <w:r w:rsidRPr="007D2E51">
        <w:t xml:space="preserve"> </w:t>
      </w:r>
      <w:proofErr w:type="spellStart"/>
      <w:r w:rsidRPr="007D2E51">
        <w:t>dolore</w:t>
      </w:r>
      <w:proofErr w:type="spellEnd"/>
      <w:r w:rsidRPr="007D2E51">
        <w:t xml:space="preserve"> </w:t>
      </w:r>
      <w:proofErr w:type="spellStart"/>
      <w:r w:rsidRPr="007D2E51">
        <w:t>eu</w:t>
      </w:r>
      <w:proofErr w:type="spellEnd"/>
      <w:r w:rsidRPr="007D2E51">
        <w:t xml:space="preserve"> </w:t>
      </w:r>
      <w:proofErr w:type="spellStart"/>
      <w:r w:rsidRPr="007D2E51">
        <w:t>feugiat</w:t>
      </w:r>
      <w:proofErr w:type="spellEnd"/>
      <w:r w:rsidRPr="007D2E51">
        <w:t xml:space="preserve"> nulla </w:t>
      </w:r>
      <w:proofErr w:type="spellStart"/>
      <w:r w:rsidRPr="007D2E51">
        <w:t>facilisis</w:t>
      </w:r>
      <w:proofErr w:type="spellEnd"/>
      <w:r w:rsidRPr="007D2E51">
        <w:t xml:space="preserve"> at </w:t>
      </w:r>
      <w:proofErr w:type="spellStart"/>
      <w:r w:rsidRPr="007D2E51">
        <w:t>vero</w:t>
      </w:r>
      <w:proofErr w:type="spellEnd"/>
      <w:r w:rsidRPr="007D2E51">
        <w:t xml:space="preserve"> </w:t>
      </w:r>
      <w:proofErr w:type="spellStart"/>
      <w:r w:rsidRPr="007D2E51">
        <w:t>eros</w:t>
      </w:r>
      <w:proofErr w:type="spellEnd"/>
      <w:r w:rsidRPr="007D2E51">
        <w:t xml:space="preserve"> et </w:t>
      </w:r>
      <w:proofErr w:type="spellStart"/>
      <w:r w:rsidRPr="007D2E51">
        <w:t>accumsan</w:t>
      </w:r>
      <w:proofErr w:type="spellEnd"/>
      <w:r w:rsidRPr="007D2E51">
        <w:t xml:space="preserve"> et </w:t>
      </w:r>
      <w:proofErr w:type="spellStart"/>
      <w:r w:rsidRPr="007D2E51">
        <w:t>iusto</w:t>
      </w:r>
      <w:proofErr w:type="spellEnd"/>
      <w:r w:rsidRPr="007D2E51">
        <w:t xml:space="preserve"> </w:t>
      </w:r>
      <w:proofErr w:type="spellStart"/>
      <w:r w:rsidRPr="007D2E51">
        <w:t>odio</w:t>
      </w:r>
      <w:proofErr w:type="spellEnd"/>
      <w:r w:rsidRPr="007D2E51">
        <w:t xml:space="preserve"> </w:t>
      </w:r>
      <w:proofErr w:type="spellStart"/>
      <w:r w:rsidRPr="007D2E51">
        <w:t>dignissim</w:t>
      </w:r>
      <w:proofErr w:type="spellEnd"/>
      <w:r w:rsidRPr="007D2E51">
        <w:t xml:space="preserve"> </w:t>
      </w:r>
      <w:proofErr w:type="spellStart"/>
      <w:r w:rsidRPr="007D2E51">
        <w:t>qui</w:t>
      </w:r>
      <w:proofErr w:type="spellEnd"/>
      <w:r w:rsidRPr="007D2E51">
        <w:t xml:space="preserve"> </w:t>
      </w:r>
      <w:proofErr w:type="spellStart"/>
      <w:r w:rsidRPr="007D2E51">
        <w:t>blandit</w:t>
      </w:r>
      <w:proofErr w:type="spellEnd"/>
      <w:r w:rsidRPr="007D2E51">
        <w:t xml:space="preserve"> </w:t>
      </w:r>
      <w:proofErr w:type="spellStart"/>
      <w:r w:rsidRPr="007D2E51">
        <w:t>praesent</w:t>
      </w:r>
      <w:proofErr w:type="spellEnd"/>
      <w:r w:rsidRPr="007D2E51">
        <w:t xml:space="preserve"> </w:t>
      </w:r>
      <w:proofErr w:type="spellStart"/>
      <w:r w:rsidRPr="007D2E51">
        <w:t>luptatum</w:t>
      </w:r>
      <w:proofErr w:type="spellEnd"/>
      <w:r w:rsidRPr="007D2E51">
        <w:t xml:space="preserve"> </w:t>
      </w:r>
      <w:proofErr w:type="spellStart"/>
      <w:r w:rsidRPr="007D2E51">
        <w:t>zzril</w:t>
      </w:r>
      <w:proofErr w:type="spellEnd"/>
      <w:r w:rsidRPr="007D2E51">
        <w:t xml:space="preserve"> </w:t>
      </w:r>
      <w:proofErr w:type="spellStart"/>
      <w:r w:rsidRPr="007D2E51">
        <w:t>delenit</w:t>
      </w:r>
      <w:proofErr w:type="spellEnd"/>
      <w:r w:rsidRPr="007D2E51">
        <w:t xml:space="preserve"> </w:t>
      </w:r>
      <w:proofErr w:type="spellStart"/>
      <w:r w:rsidRPr="007D2E51">
        <w:t>augue</w:t>
      </w:r>
      <w:proofErr w:type="spellEnd"/>
      <w:r w:rsidRPr="007D2E51">
        <w:t xml:space="preserve"> </w:t>
      </w:r>
      <w:proofErr w:type="spellStart"/>
      <w:r w:rsidRPr="007D2E51">
        <w:t>duis</w:t>
      </w:r>
      <w:proofErr w:type="spellEnd"/>
      <w:r w:rsidRPr="007D2E51">
        <w:t xml:space="preserve"> </w:t>
      </w:r>
      <w:proofErr w:type="spellStart"/>
      <w:r w:rsidRPr="007D2E51">
        <w:t>dolore</w:t>
      </w:r>
      <w:proofErr w:type="spellEnd"/>
      <w:r w:rsidRPr="007D2E51">
        <w:t xml:space="preserve"> </w:t>
      </w:r>
      <w:proofErr w:type="spellStart"/>
      <w:r w:rsidRPr="007D2E51">
        <w:t>te</w:t>
      </w:r>
      <w:proofErr w:type="spellEnd"/>
      <w:r w:rsidRPr="007D2E51">
        <w:t xml:space="preserve"> </w:t>
      </w:r>
      <w:proofErr w:type="spellStart"/>
      <w:r w:rsidRPr="007D2E51">
        <w:t>feugait</w:t>
      </w:r>
      <w:proofErr w:type="spellEnd"/>
      <w:r w:rsidRPr="007D2E51">
        <w:t xml:space="preserve"> nulla </w:t>
      </w:r>
      <w:proofErr w:type="spellStart"/>
      <w:r w:rsidRPr="007D2E51">
        <w:t>facilisi</w:t>
      </w:r>
      <w:proofErr w:type="spellEnd"/>
      <w:r w:rsidRPr="007D2E51">
        <w:t xml:space="preserve">. </w:t>
      </w:r>
      <w:proofErr w:type="spellStart"/>
      <w:r w:rsidRPr="007D2E51">
        <w:t>Lorem</w:t>
      </w:r>
      <w:proofErr w:type="spellEnd"/>
      <w:r w:rsidRPr="007D2E51">
        <w:t xml:space="preserve"> </w:t>
      </w:r>
      <w:proofErr w:type="spellStart"/>
      <w:r w:rsidRPr="007D2E51">
        <w:t>ipsum</w:t>
      </w:r>
      <w:proofErr w:type="spellEnd"/>
      <w:r w:rsidRPr="007D2E51">
        <w:t xml:space="preserve"> </w:t>
      </w:r>
      <w:proofErr w:type="spellStart"/>
      <w:r w:rsidRPr="007D2E51">
        <w:t>dolor</w:t>
      </w:r>
      <w:proofErr w:type="spellEnd"/>
      <w:r w:rsidRPr="007D2E51">
        <w:t xml:space="preserve"> </w:t>
      </w:r>
      <w:proofErr w:type="spellStart"/>
      <w:r w:rsidRPr="007D2E51">
        <w:t>sit</w:t>
      </w:r>
      <w:proofErr w:type="spellEnd"/>
      <w:r w:rsidRPr="007D2E51">
        <w:t xml:space="preserve"> </w:t>
      </w:r>
      <w:proofErr w:type="spellStart"/>
      <w:r w:rsidRPr="007D2E51">
        <w:t>amet</w:t>
      </w:r>
      <w:proofErr w:type="spellEnd"/>
      <w:r w:rsidRPr="007D2E51">
        <w:t xml:space="preserve">, </w:t>
      </w:r>
      <w:proofErr w:type="spellStart"/>
      <w:r w:rsidRPr="007D2E51">
        <w:t>consectetuer</w:t>
      </w:r>
      <w:proofErr w:type="spellEnd"/>
      <w:r w:rsidRPr="007D2E51">
        <w:t xml:space="preserve"> </w:t>
      </w:r>
      <w:proofErr w:type="spellStart"/>
      <w:r w:rsidRPr="007D2E51">
        <w:t>adipiscing</w:t>
      </w:r>
      <w:proofErr w:type="spellEnd"/>
      <w:r w:rsidRPr="007D2E51">
        <w:t xml:space="preserve"> </w:t>
      </w:r>
      <w:proofErr w:type="spellStart"/>
      <w:r w:rsidRPr="007D2E51">
        <w:t>elit</w:t>
      </w:r>
      <w:proofErr w:type="spellEnd"/>
      <w:r w:rsidRPr="007D2E51">
        <w:t xml:space="preserve">, sed </w:t>
      </w:r>
      <w:proofErr w:type="spellStart"/>
      <w:r w:rsidRPr="007D2E51">
        <w:t>diam</w:t>
      </w:r>
      <w:proofErr w:type="spellEnd"/>
      <w:r w:rsidRPr="007D2E51">
        <w:t xml:space="preserve"> </w:t>
      </w:r>
      <w:proofErr w:type="spellStart"/>
      <w:r w:rsidRPr="007D2E51">
        <w:t>nonummy</w:t>
      </w:r>
      <w:proofErr w:type="spellEnd"/>
      <w:r w:rsidRPr="007D2E51">
        <w:t xml:space="preserve"> </w:t>
      </w:r>
      <w:proofErr w:type="spellStart"/>
      <w:r w:rsidRPr="007D2E51">
        <w:t>nibh</w:t>
      </w:r>
      <w:proofErr w:type="spellEnd"/>
      <w:r w:rsidRPr="007D2E51">
        <w:t xml:space="preserve"> </w:t>
      </w:r>
      <w:proofErr w:type="spellStart"/>
      <w:r w:rsidRPr="007D2E51">
        <w:t>euismod</w:t>
      </w:r>
      <w:proofErr w:type="spellEnd"/>
      <w:r w:rsidRPr="007D2E51">
        <w:t xml:space="preserve"> </w:t>
      </w:r>
      <w:proofErr w:type="spellStart"/>
      <w:r w:rsidRPr="007D2E51">
        <w:t>tincidunt</w:t>
      </w:r>
      <w:proofErr w:type="spellEnd"/>
      <w:r w:rsidRPr="007D2E51">
        <w:t xml:space="preserve"> </w:t>
      </w:r>
      <w:proofErr w:type="spellStart"/>
      <w:r w:rsidRPr="007D2E51">
        <w:t>ut</w:t>
      </w:r>
      <w:proofErr w:type="spellEnd"/>
      <w:r w:rsidRPr="007D2E51">
        <w:t xml:space="preserve"> </w:t>
      </w:r>
      <w:proofErr w:type="spellStart"/>
      <w:r w:rsidRPr="007D2E51">
        <w:t>laoreet</w:t>
      </w:r>
      <w:proofErr w:type="spellEnd"/>
      <w:r w:rsidRPr="007D2E51">
        <w:t xml:space="preserve"> </w:t>
      </w:r>
      <w:proofErr w:type="spellStart"/>
      <w:r w:rsidRPr="007D2E51">
        <w:t>dolore</w:t>
      </w:r>
      <w:proofErr w:type="spellEnd"/>
      <w:r w:rsidRPr="007D2E51">
        <w:t xml:space="preserve"> magna </w:t>
      </w:r>
      <w:proofErr w:type="spellStart"/>
      <w:r w:rsidRPr="007D2E51">
        <w:t>aliquam</w:t>
      </w:r>
      <w:proofErr w:type="spellEnd"/>
      <w:r w:rsidRPr="007D2E51">
        <w:t xml:space="preserve"> erat </w:t>
      </w:r>
      <w:proofErr w:type="spellStart"/>
      <w:r w:rsidRPr="007D2E51">
        <w:t>volutpat</w:t>
      </w:r>
      <w:proofErr w:type="spellEnd"/>
      <w:r w:rsidRPr="007D2E51">
        <w:t xml:space="preserve">. </w:t>
      </w:r>
    </w:p>
    <w:p w14:paraId="144AD00D" w14:textId="77777777" w:rsidR="008D0BD6" w:rsidRPr="007D2E51" w:rsidRDefault="008D0BD6" w:rsidP="008D0BD6"/>
    <w:p w14:paraId="151C47E2" w14:textId="77777777" w:rsidR="008D0BD6" w:rsidRPr="007D2E51" w:rsidRDefault="008D0BD6" w:rsidP="008D0BD6">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EB203F9" w14:textId="77777777" w:rsidR="002458A3" w:rsidRPr="007D2E51" w:rsidRDefault="002458A3" w:rsidP="008D0BD6"/>
    <w:p w14:paraId="2294B887" w14:textId="722A88ED" w:rsidR="00C75A33" w:rsidRPr="007D2E51" w:rsidRDefault="00C75A33" w:rsidP="00C75A33">
      <w:pPr>
        <w:pStyle w:val="Heading2"/>
      </w:pPr>
      <w:bookmarkStart w:id="18" w:name="_Toc166054063"/>
      <w:r w:rsidRPr="007D2E51">
        <w:t>Überschrift</w:t>
      </w:r>
      <w:bookmarkEnd w:id="18"/>
    </w:p>
    <w:p w14:paraId="01984E44" w14:textId="77777777" w:rsidR="002458A3" w:rsidRPr="007D2E51" w:rsidRDefault="002458A3" w:rsidP="002458A3"/>
    <w:p w14:paraId="0B336681" w14:textId="77777777" w:rsidR="00C75A33" w:rsidRPr="007D2E51" w:rsidRDefault="002458A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0E621B9C" w14:textId="77777777" w:rsidR="00C75A33" w:rsidRPr="007D2E51" w:rsidRDefault="00C75A33" w:rsidP="00C75A33"/>
    <w:p w14:paraId="7FC29754" w14:textId="4DF014FD" w:rsidR="00C75A33" w:rsidRPr="007D2E51" w:rsidRDefault="00C75A33" w:rsidP="00C75A33">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w:t>
      </w:r>
    </w:p>
    <w:p w14:paraId="7A089123" w14:textId="77777777" w:rsidR="00651319" w:rsidRPr="007D2E51" w:rsidRDefault="00651319" w:rsidP="008D0BD6"/>
    <w:p w14:paraId="5CB9E795" w14:textId="77777777" w:rsidR="00C75A33" w:rsidRPr="007D2E51" w:rsidRDefault="00C75A33" w:rsidP="00C75A33">
      <w:pPr>
        <w:pStyle w:val="Heading2"/>
      </w:pPr>
      <w:bookmarkStart w:id="19" w:name="_Toc166054064"/>
      <w:r w:rsidRPr="007D2E51">
        <w:t>Überschrift</w:t>
      </w:r>
      <w:bookmarkEnd w:id="19"/>
    </w:p>
    <w:p w14:paraId="0823B3EB" w14:textId="77777777" w:rsidR="00C75A33" w:rsidRPr="007D2E51" w:rsidRDefault="00C75A33" w:rsidP="008D0BD6"/>
    <w:p w14:paraId="15EBFC05" w14:textId="77777777" w:rsidR="00C75A33" w:rsidRPr="007D2E51" w:rsidRDefault="00C75A33" w:rsidP="00C75A33">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147D5B30" w14:textId="77777777" w:rsidR="0091644A" w:rsidRPr="007D2E51" w:rsidRDefault="0091644A" w:rsidP="008D0BD6"/>
    <w:p w14:paraId="18A577BA" w14:textId="77777777" w:rsidR="0091644A" w:rsidRPr="007D2E51" w:rsidRDefault="0091644A" w:rsidP="008D0BD6"/>
    <w:p w14:paraId="735AE1E3" w14:textId="77777777" w:rsidR="0091644A" w:rsidRPr="007D2E51" w:rsidRDefault="0091644A" w:rsidP="008D0BD6"/>
    <w:p w14:paraId="7632A4CC" w14:textId="77777777" w:rsidR="0091644A" w:rsidRPr="007D2E51" w:rsidRDefault="0091644A" w:rsidP="008D0BD6"/>
    <w:p w14:paraId="0CC64355" w14:textId="77777777" w:rsidR="0091644A" w:rsidRPr="007D2E51" w:rsidRDefault="0091644A" w:rsidP="008D0BD6"/>
    <w:p w14:paraId="0967E502" w14:textId="77777777" w:rsidR="0091644A" w:rsidRPr="007D2E51" w:rsidRDefault="0091644A" w:rsidP="008D0BD6"/>
    <w:p w14:paraId="74BC74BF" w14:textId="77777777" w:rsidR="0091644A" w:rsidRPr="007D2E51" w:rsidRDefault="0091644A" w:rsidP="008D0BD6"/>
    <w:p w14:paraId="4520FB1C" w14:textId="77777777" w:rsidR="0091644A" w:rsidRPr="007D2E51" w:rsidRDefault="0091644A" w:rsidP="008D0BD6"/>
    <w:p w14:paraId="22C7701E" w14:textId="77777777" w:rsidR="0091644A" w:rsidRPr="007D2E51" w:rsidRDefault="0091644A" w:rsidP="008D0BD6"/>
    <w:p w14:paraId="22E1D1A7" w14:textId="77777777" w:rsidR="0091644A" w:rsidRPr="007D2E51" w:rsidRDefault="0091644A" w:rsidP="008D0BD6"/>
    <w:p w14:paraId="038EDF4A" w14:textId="77777777" w:rsidR="0091644A" w:rsidRPr="007D2E51" w:rsidRDefault="0091644A" w:rsidP="008D0BD6"/>
    <w:p w14:paraId="463CBD38" w14:textId="77777777" w:rsidR="0091644A" w:rsidRPr="007D2E51" w:rsidRDefault="0091644A" w:rsidP="008D0BD6"/>
    <w:p w14:paraId="35A71644" w14:textId="77777777" w:rsidR="0091644A" w:rsidRPr="007D2E51" w:rsidRDefault="0091644A" w:rsidP="008D0BD6"/>
    <w:p w14:paraId="49FEDDDF" w14:textId="77777777" w:rsidR="0091644A" w:rsidRPr="007D2E51" w:rsidRDefault="0091644A" w:rsidP="008D0BD6"/>
    <w:p w14:paraId="2C6DB21D" w14:textId="77777777" w:rsidR="0091644A" w:rsidRPr="007D2E51" w:rsidRDefault="0091644A" w:rsidP="008D0BD6"/>
    <w:p w14:paraId="2B03049C" w14:textId="77777777" w:rsidR="0091644A" w:rsidRPr="007D2E51" w:rsidRDefault="0091644A" w:rsidP="008D0BD6"/>
    <w:p w14:paraId="4899AB20" w14:textId="77777777" w:rsidR="0091644A" w:rsidRPr="007D2E51" w:rsidRDefault="0091644A" w:rsidP="008D0BD6"/>
    <w:p w14:paraId="59982D9C" w14:textId="77777777" w:rsidR="0091644A" w:rsidRPr="007D2E51" w:rsidRDefault="0091644A" w:rsidP="008D0BD6"/>
    <w:p w14:paraId="2DA5E6A3" w14:textId="77777777" w:rsidR="0091644A" w:rsidRPr="007D2E51" w:rsidRDefault="0091644A" w:rsidP="008D0BD6"/>
    <w:p w14:paraId="6D148563" w14:textId="77777777" w:rsidR="0091644A" w:rsidRPr="007D2E51" w:rsidRDefault="0091644A" w:rsidP="008D0BD6"/>
    <w:p w14:paraId="7D979996" w14:textId="77777777" w:rsidR="0091644A" w:rsidRPr="007D2E51" w:rsidRDefault="0091644A" w:rsidP="008D0BD6"/>
    <w:p w14:paraId="4D040429" w14:textId="77777777" w:rsidR="0091644A" w:rsidRPr="007D2E51" w:rsidRDefault="0091644A" w:rsidP="008D0BD6"/>
    <w:p w14:paraId="23B21464" w14:textId="77777777" w:rsidR="0091644A" w:rsidRPr="007D2E51" w:rsidRDefault="0091644A" w:rsidP="008D0BD6"/>
    <w:p w14:paraId="6CB31ED3" w14:textId="77777777" w:rsidR="0091644A" w:rsidRPr="007D2E51" w:rsidRDefault="0091644A" w:rsidP="008D0BD6"/>
    <w:p w14:paraId="482BFC96" w14:textId="77777777" w:rsidR="0091644A" w:rsidRPr="007D2E51" w:rsidRDefault="0091644A" w:rsidP="008D0BD6"/>
    <w:p w14:paraId="11E4EC37" w14:textId="77777777" w:rsidR="0091644A" w:rsidRPr="007D2E51" w:rsidRDefault="0091644A" w:rsidP="008D0BD6"/>
    <w:p w14:paraId="105CFE93" w14:textId="77777777" w:rsidR="0091644A" w:rsidRPr="007D2E51" w:rsidRDefault="0091644A" w:rsidP="008D0BD6"/>
    <w:p w14:paraId="25FC10E6" w14:textId="77777777" w:rsidR="0091644A" w:rsidRPr="007D2E51" w:rsidRDefault="0091644A" w:rsidP="008D0BD6"/>
    <w:p w14:paraId="262C864D" w14:textId="402BE801" w:rsidR="005E7001" w:rsidRPr="007D2E51" w:rsidRDefault="00E244A2" w:rsidP="00183580">
      <w:pPr>
        <w:pStyle w:val="Heading1"/>
        <w:numPr>
          <w:ilvl w:val="0"/>
          <w:numId w:val="0"/>
        </w:numPr>
        <w:ind w:left="360" w:hanging="360"/>
      </w:pPr>
      <w:bookmarkStart w:id="20" w:name="_Toc166054065"/>
      <w:bookmarkStart w:id="21" w:name="_Hlk166052967"/>
      <w:bookmarkStart w:id="22" w:name="_Hlk166052501"/>
      <w:r w:rsidRPr="007D2E51">
        <w:lastRenderedPageBreak/>
        <w:t>Abbildungsverzeichnis</w:t>
      </w:r>
      <w:bookmarkEnd w:id="20"/>
    </w:p>
    <w:bookmarkEnd w:id="21"/>
    <w:p w14:paraId="6736B537" w14:textId="77777777" w:rsidR="00CD0EB9" w:rsidRPr="007D2E51" w:rsidRDefault="00CD0EB9" w:rsidP="00CD0EB9">
      <w:pPr>
        <w:pStyle w:val="TableofFigures"/>
        <w:tabs>
          <w:tab w:val="right" w:pos="9457"/>
        </w:tabs>
        <w:rPr>
          <w:rFonts w:ascii="Calibri" w:eastAsia="Times New Roman" w:hAnsi="Calibri"/>
          <w:sz w:val="22"/>
          <w:szCs w:val="22"/>
          <w:lang w:eastAsia="de-CH"/>
        </w:rPr>
      </w:pPr>
      <w:r w:rsidRPr="007D2E51">
        <w:fldChar w:fldCharType="begin"/>
      </w:r>
      <w:r w:rsidRPr="007D2E51">
        <w:instrText xml:space="preserve"> TOC \h \z \c "Abbildung" </w:instrText>
      </w:r>
      <w:r w:rsidRPr="007D2E51">
        <w:fldChar w:fldCharType="separate"/>
      </w:r>
      <w:hyperlink w:anchor="_Toc371572055" w:history="1">
        <w:r w:rsidRPr="007D2E51">
          <w:rPr>
            <w:rStyle w:val="Hyperlink"/>
          </w:rPr>
          <w:t>Abbildung 1: Et ut aut isti repuditis qui ium</w:t>
        </w:r>
        <w:r w:rsidRPr="007D2E51">
          <w:rPr>
            <w:webHidden/>
          </w:rPr>
          <w:tab/>
        </w:r>
        <w:r w:rsidRPr="007D2E51">
          <w:rPr>
            <w:webHidden/>
          </w:rPr>
          <w:fldChar w:fldCharType="begin"/>
        </w:r>
        <w:r w:rsidRPr="007D2E51">
          <w:rPr>
            <w:webHidden/>
          </w:rPr>
          <w:instrText xml:space="preserve"> PAGEREF _Toc371572055 \h </w:instrText>
        </w:r>
        <w:r w:rsidRPr="007D2E51">
          <w:rPr>
            <w:webHidden/>
          </w:rPr>
        </w:r>
        <w:r w:rsidRPr="007D2E51">
          <w:rPr>
            <w:webHidden/>
          </w:rPr>
          <w:fldChar w:fldCharType="separate"/>
        </w:r>
        <w:r w:rsidRPr="007D2E51">
          <w:rPr>
            <w:webHidden/>
          </w:rPr>
          <w:t>6</w:t>
        </w:r>
        <w:r w:rsidRPr="007D2E51">
          <w:rPr>
            <w:webHidden/>
          </w:rPr>
          <w:fldChar w:fldCharType="end"/>
        </w:r>
      </w:hyperlink>
    </w:p>
    <w:p w14:paraId="38D2F43E" w14:textId="77777777" w:rsidR="00CD0EB9" w:rsidRPr="007D2E51" w:rsidRDefault="00CD0EB9" w:rsidP="00CD0EB9">
      <w:r w:rsidRPr="007D2E51">
        <w:fldChar w:fldCharType="end"/>
      </w:r>
      <w:bookmarkEnd w:id="22"/>
    </w:p>
    <w:p w14:paraId="3AE42406" w14:textId="77777777" w:rsidR="00BB5D6C" w:rsidRPr="007D2E51" w:rsidRDefault="00BB5D6C" w:rsidP="005E7001"/>
    <w:p w14:paraId="130935AC" w14:textId="0FFA364A" w:rsidR="00BB5D6C" w:rsidRPr="007D2E51" w:rsidRDefault="00BB5D6C" w:rsidP="00E244A2">
      <w:pPr>
        <w:pStyle w:val="Heading1"/>
        <w:numPr>
          <w:ilvl w:val="0"/>
          <w:numId w:val="0"/>
        </w:numPr>
        <w:ind w:left="360" w:hanging="360"/>
      </w:pPr>
      <w:bookmarkStart w:id="23" w:name="_Toc371572048"/>
      <w:bookmarkStart w:id="24" w:name="_Toc166054066"/>
      <w:r w:rsidRPr="007D2E51">
        <w:t>Tabellenverzeichnis</w:t>
      </w:r>
      <w:bookmarkEnd w:id="23"/>
      <w:bookmarkEnd w:id="24"/>
    </w:p>
    <w:p w14:paraId="635CB57D" w14:textId="77777777" w:rsidR="00BB5D6C" w:rsidRPr="007D2E51" w:rsidRDefault="00BB5D6C" w:rsidP="00BB5D6C">
      <w:pPr>
        <w:pStyle w:val="TableofFigures"/>
        <w:tabs>
          <w:tab w:val="right" w:pos="9457"/>
        </w:tabs>
        <w:rPr>
          <w:rFonts w:ascii="Calibri" w:eastAsia="Times New Roman" w:hAnsi="Calibri"/>
          <w:sz w:val="22"/>
          <w:szCs w:val="22"/>
          <w:lang w:eastAsia="de-CH"/>
        </w:rPr>
      </w:pPr>
      <w:r w:rsidRPr="007D2E51">
        <w:fldChar w:fldCharType="begin"/>
      </w:r>
      <w:r w:rsidRPr="007D2E51">
        <w:instrText xml:space="preserve"> TOC \h \z \c "Tabelle" </w:instrText>
      </w:r>
      <w:r w:rsidRPr="007D2E51">
        <w:fldChar w:fldCharType="separate"/>
      </w:r>
      <w:hyperlink w:anchor="_Toc371572893" w:history="1">
        <w:r w:rsidRPr="007D2E51">
          <w:rPr>
            <w:rStyle w:val="Hyperlink"/>
          </w:rPr>
          <w:t>Tabelle 1: Et ut aut isti repuditis qui ium</w:t>
        </w:r>
        <w:r w:rsidRPr="007D2E51">
          <w:rPr>
            <w:webHidden/>
          </w:rPr>
          <w:tab/>
        </w:r>
        <w:r w:rsidRPr="007D2E51">
          <w:rPr>
            <w:webHidden/>
          </w:rPr>
          <w:fldChar w:fldCharType="begin"/>
        </w:r>
        <w:r w:rsidRPr="007D2E51">
          <w:rPr>
            <w:webHidden/>
          </w:rPr>
          <w:instrText xml:space="preserve"> PAGEREF _Toc371572893 \h </w:instrText>
        </w:r>
        <w:r w:rsidRPr="007D2E51">
          <w:rPr>
            <w:webHidden/>
          </w:rPr>
        </w:r>
        <w:r w:rsidRPr="007D2E51">
          <w:rPr>
            <w:webHidden/>
          </w:rPr>
          <w:fldChar w:fldCharType="separate"/>
        </w:r>
        <w:r w:rsidRPr="007D2E51">
          <w:rPr>
            <w:webHidden/>
          </w:rPr>
          <w:t>6</w:t>
        </w:r>
        <w:r w:rsidRPr="007D2E51">
          <w:rPr>
            <w:webHidden/>
          </w:rPr>
          <w:fldChar w:fldCharType="end"/>
        </w:r>
      </w:hyperlink>
    </w:p>
    <w:p w14:paraId="70CA0274" w14:textId="5FD241C2" w:rsidR="00BB5D6C" w:rsidRPr="007D2E51" w:rsidRDefault="00BB5D6C" w:rsidP="005E7001">
      <w:r w:rsidRPr="007D2E51">
        <w:fldChar w:fldCharType="end"/>
      </w:r>
    </w:p>
    <w:p w14:paraId="24F55C6A" w14:textId="77777777" w:rsidR="00E244A2" w:rsidRPr="007D2E51" w:rsidRDefault="00E244A2" w:rsidP="005E7001"/>
    <w:p w14:paraId="3DDFCBCE" w14:textId="423F66E2" w:rsidR="007D2E51" w:rsidRPr="007D2E51" w:rsidRDefault="00E244A2" w:rsidP="007D2E51">
      <w:pPr>
        <w:pStyle w:val="Heading1"/>
        <w:numPr>
          <w:ilvl w:val="0"/>
          <w:numId w:val="0"/>
        </w:numPr>
      </w:pPr>
      <w:bookmarkStart w:id="25" w:name="_Toc166054067"/>
      <w:r w:rsidRPr="007D2E51">
        <w:t>Glossar</w:t>
      </w:r>
      <w:bookmarkEnd w:id="25"/>
    </w:p>
    <w:p w14:paraId="608487F2" w14:textId="74AF9666" w:rsidR="00BB5D6C" w:rsidRPr="007D2E51" w:rsidRDefault="007D2E51" w:rsidP="00BB5D6C">
      <w:pPr>
        <w:rPr>
          <w:b/>
        </w:rPr>
      </w:pPr>
      <w:r>
        <w:rPr>
          <w:b/>
        </w:rPr>
        <w:t>MVP</w:t>
      </w:r>
    </w:p>
    <w:p w14:paraId="57602A7A" w14:textId="50D98035" w:rsidR="00BB5D6C" w:rsidRPr="007D2E51" w:rsidRDefault="007D2E51" w:rsidP="00BB5D6C">
      <w:pPr>
        <w:pStyle w:val="Verzeichnis"/>
      </w:pPr>
      <w:r w:rsidRPr="003F34A8">
        <w:t xml:space="preserve">Minimum Viable </w:t>
      </w:r>
      <w:proofErr w:type="spellStart"/>
      <w:r w:rsidRPr="003F34A8">
        <w:t>Product</w:t>
      </w:r>
      <w:proofErr w:type="spellEnd"/>
      <w:r w:rsidRPr="003F34A8">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3F34A8">
        <w:t>Software Entwicklung</w:t>
      </w:r>
      <w:proofErr w:type="gramEnd"/>
      <w:r w:rsidRPr="003F34A8">
        <w:t xml:space="preserve"> verwendet.</w:t>
      </w:r>
      <w:r w:rsidR="00BB5D6C" w:rsidRPr="007D2E51">
        <w:tab/>
      </w:r>
    </w:p>
    <w:p w14:paraId="1F4A62D0" w14:textId="242B0C75" w:rsidR="00BB5D6C" w:rsidRPr="007D2E51" w:rsidRDefault="00767DF3" w:rsidP="00BB5D6C">
      <w:pPr>
        <w:rPr>
          <w:b/>
        </w:rPr>
      </w:pPr>
      <w:r>
        <w:rPr>
          <w:b/>
        </w:rPr>
        <w:t>SAD</w:t>
      </w:r>
    </w:p>
    <w:p w14:paraId="03BD8CE6" w14:textId="5CD184E2" w:rsidR="00BB5D6C" w:rsidRPr="007D2E51" w:rsidRDefault="00767DF3" w:rsidP="00BB5D6C">
      <w:pPr>
        <w:pStyle w:val="Verzeichnis"/>
      </w:pPr>
      <w:r>
        <w:t xml:space="preserve">Das Software Architektur Dokument ist das Ergebnis der Arbeit des </w:t>
      </w:r>
      <w:proofErr w:type="gramStart"/>
      <w:r>
        <w:t>Software Architekten</w:t>
      </w:r>
      <w:proofErr w:type="gramEnd"/>
      <w:r>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7D2E51">
        <w:tab/>
      </w:r>
    </w:p>
    <w:p w14:paraId="19D30409" w14:textId="117AFE36" w:rsidR="00BB5D6C" w:rsidRPr="00885C15" w:rsidRDefault="00885C15" w:rsidP="00BB5D6C">
      <w:pPr>
        <w:rPr>
          <w:b/>
          <w:lang w:val="en-US"/>
        </w:rPr>
      </w:pPr>
      <w:r w:rsidRPr="00885C15">
        <w:rPr>
          <w:b/>
          <w:lang w:val="en-US"/>
        </w:rPr>
        <w:t>Use C</w:t>
      </w:r>
      <w:r>
        <w:rPr>
          <w:b/>
          <w:lang w:val="en-US"/>
        </w:rPr>
        <w:t>ases</w:t>
      </w:r>
    </w:p>
    <w:p w14:paraId="2F995E21" w14:textId="61CE5FBB" w:rsidR="00BB5D6C" w:rsidRPr="00885C15" w:rsidRDefault="00BB5D6C" w:rsidP="00183580">
      <w:pPr>
        <w:pStyle w:val="TOC1"/>
        <w:rPr>
          <w:lang w:val="en-US"/>
        </w:rPr>
      </w:pPr>
      <w:r w:rsidRPr="00885C15">
        <w:rPr>
          <w:lang w:val="en-US"/>
        </w:rPr>
        <w:t xml:space="preserve">Et </w:t>
      </w:r>
      <w:proofErr w:type="spellStart"/>
      <w:r w:rsidRPr="00885C15">
        <w:rPr>
          <w:lang w:val="en-US"/>
        </w:rPr>
        <w:t>ut</w:t>
      </w:r>
      <w:proofErr w:type="spellEnd"/>
      <w:r w:rsidRPr="00885C15">
        <w:rPr>
          <w:lang w:val="en-US"/>
        </w:rPr>
        <w:t xml:space="preserve"> </w:t>
      </w:r>
      <w:proofErr w:type="spellStart"/>
      <w:r w:rsidRPr="00885C15">
        <w:rPr>
          <w:lang w:val="en-US"/>
        </w:rPr>
        <w:t>aut</w:t>
      </w:r>
      <w:proofErr w:type="spellEnd"/>
      <w:r w:rsidRPr="00885C15">
        <w:rPr>
          <w:lang w:val="en-US"/>
        </w:rPr>
        <w:t xml:space="preserve"> </w:t>
      </w:r>
      <w:proofErr w:type="spellStart"/>
      <w:r w:rsidRPr="00885C15">
        <w:rPr>
          <w:lang w:val="en-US"/>
        </w:rPr>
        <w:t>isti</w:t>
      </w:r>
      <w:proofErr w:type="spellEnd"/>
      <w:r w:rsidRPr="00885C15">
        <w:rPr>
          <w:lang w:val="en-US"/>
        </w:rPr>
        <w:t xml:space="preserve"> </w:t>
      </w:r>
      <w:proofErr w:type="spellStart"/>
      <w:r w:rsidRPr="00885C15">
        <w:rPr>
          <w:lang w:val="en-US"/>
        </w:rPr>
        <w:t>repuditis</w:t>
      </w:r>
      <w:proofErr w:type="spellEnd"/>
      <w:r w:rsidRPr="00885C15">
        <w:rPr>
          <w:lang w:val="en-US"/>
        </w:rPr>
        <w:t xml:space="preserve"> qui </w:t>
      </w:r>
      <w:proofErr w:type="spellStart"/>
      <w:r w:rsidRPr="00885C15">
        <w:rPr>
          <w:lang w:val="en-US"/>
        </w:rPr>
        <w:t>ium</w:t>
      </w:r>
      <w:proofErr w:type="spellEnd"/>
      <w:r w:rsidRPr="00885C15">
        <w:rPr>
          <w:lang w:val="en-US"/>
        </w:rPr>
        <w:tab/>
      </w:r>
    </w:p>
    <w:p w14:paraId="13740A28" w14:textId="77777777" w:rsidR="00183580" w:rsidRPr="00885C15" w:rsidRDefault="00183580" w:rsidP="00183580">
      <w:pPr>
        <w:rPr>
          <w:lang w:val="en-US"/>
        </w:rPr>
      </w:pPr>
    </w:p>
    <w:p w14:paraId="1DB36E8F" w14:textId="77777777" w:rsidR="00183580" w:rsidRPr="00885C15" w:rsidRDefault="00183580" w:rsidP="00183580">
      <w:pPr>
        <w:rPr>
          <w:lang w:val="en-US"/>
        </w:rPr>
      </w:pPr>
    </w:p>
    <w:p w14:paraId="72A8A1A6" w14:textId="77777777" w:rsidR="00183580" w:rsidRPr="00885C15" w:rsidRDefault="00183580" w:rsidP="00183580">
      <w:pPr>
        <w:rPr>
          <w:lang w:val="en-US"/>
        </w:rPr>
      </w:pPr>
    </w:p>
    <w:p w14:paraId="6D2DDEDA" w14:textId="77777777" w:rsidR="00183580" w:rsidRPr="00885C15" w:rsidRDefault="00183580" w:rsidP="00183580">
      <w:pPr>
        <w:rPr>
          <w:lang w:val="en-US"/>
        </w:rPr>
      </w:pPr>
    </w:p>
    <w:p w14:paraId="3291375F" w14:textId="77777777" w:rsidR="00183580" w:rsidRPr="00885C15" w:rsidRDefault="00183580" w:rsidP="00183580">
      <w:pPr>
        <w:rPr>
          <w:lang w:val="en-US"/>
        </w:rPr>
      </w:pPr>
    </w:p>
    <w:p w14:paraId="38B9D2E5" w14:textId="77777777" w:rsidR="00183580" w:rsidRPr="00885C15" w:rsidRDefault="00183580" w:rsidP="00183580">
      <w:pPr>
        <w:rPr>
          <w:lang w:val="en-US"/>
        </w:rPr>
      </w:pPr>
    </w:p>
    <w:p w14:paraId="35EC4310" w14:textId="77777777" w:rsidR="00183580" w:rsidRPr="00885C15" w:rsidRDefault="00183580" w:rsidP="00183580">
      <w:pPr>
        <w:rPr>
          <w:lang w:val="en-US"/>
        </w:rPr>
      </w:pPr>
    </w:p>
    <w:p w14:paraId="674C640D" w14:textId="77777777" w:rsidR="00183580" w:rsidRPr="00885C15" w:rsidRDefault="00183580" w:rsidP="00183580">
      <w:pPr>
        <w:rPr>
          <w:lang w:val="en-US"/>
        </w:rPr>
      </w:pPr>
    </w:p>
    <w:p w14:paraId="197EA1F4" w14:textId="77777777" w:rsidR="00183580" w:rsidRPr="00885C15" w:rsidRDefault="00183580" w:rsidP="00183580">
      <w:pPr>
        <w:rPr>
          <w:lang w:val="en-US"/>
        </w:rPr>
      </w:pPr>
    </w:p>
    <w:p w14:paraId="640911BD" w14:textId="77777777" w:rsidR="00183580" w:rsidRPr="00885C15" w:rsidRDefault="00183580" w:rsidP="00183580">
      <w:pPr>
        <w:rPr>
          <w:lang w:val="en-US"/>
        </w:rPr>
      </w:pPr>
    </w:p>
    <w:p w14:paraId="4394EBC8" w14:textId="77777777" w:rsidR="00183580" w:rsidRPr="00885C15" w:rsidRDefault="00183580" w:rsidP="00183580">
      <w:pPr>
        <w:rPr>
          <w:lang w:val="en-US"/>
        </w:rPr>
      </w:pPr>
    </w:p>
    <w:p w14:paraId="0AA07F61" w14:textId="77777777" w:rsidR="00183580" w:rsidRPr="00885C15" w:rsidRDefault="00183580" w:rsidP="00183580">
      <w:pPr>
        <w:rPr>
          <w:lang w:val="en-US"/>
        </w:rPr>
      </w:pPr>
    </w:p>
    <w:p w14:paraId="37CE570F" w14:textId="77777777" w:rsidR="00183580" w:rsidRPr="00885C15" w:rsidRDefault="00183580" w:rsidP="00183580">
      <w:pPr>
        <w:rPr>
          <w:lang w:val="en-US"/>
        </w:rPr>
      </w:pPr>
    </w:p>
    <w:p w14:paraId="19CF2A81" w14:textId="77777777" w:rsidR="00183580" w:rsidRPr="00885C15" w:rsidRDefault="00183580" w:rsidP="00183580">
      <w:pPr>
        <w:rPr>
          <w:lang w:val="en-US"/>
        </w:rPr>
      </w:pPr>
    </w:p>
    <w:p w14:paraId="4C9C8BC3" w14:textId="77777777" w:rsidR="00183580" w:rsidRPr="00885C15" w:rsidRDefault="00183580" w:rsidP="00183580">
      <w:pPr>
        <w:rPr>
          <w:lang w:val="en-US"/>
        </w:rPr>
      </w:pPr>
    </w:p>
    <w:p w14:paraId="24B5FBDA" w14:textId="77777777" w:rsidR="00183580" w:rsidRPr="00885C15" w:rsidRDefault="00183580" w:rsidP="00183580">
      <w:pPr>
        <w:rPr>
          <w:lang w:val="en-US"/>
        </w:rPr>
      </w:pPr>
    </w:p>
    <w:p w14:paraId="4DC313E7" w14:textId="77777777" w:rsidR="00183580" w:rsidRPr="00885C15" w:rsidRDefault="00183580" w:rsidP="00183580">
      <w:pPr>
        <w:rPr>
          <w:lang w:val="en-US"/>
        </w:rPr>
      </w:pPr>
    </w:p>
    <w:p w14:paraId="3F7486AE" w14:textId="77777777" w:rsidR="00183580" w:rsidRPr="00885C15" w:rsidRDefault="00183580" w:rsidP="00183580">
      <w:pPr>
        <w:rPr>
          <w:lang w:val="en-US"/>
        </w:rPr>
      </w:pPr>
    </w:p>
    <w:p w14:paraId="3238528F" w14:textId="77777777" w:rsidR="00183580" w:rsidRPr="00885C15" w:rsidRDefault="00183580" w:rsidP="00183580">
      <w:pPr>
        <w:rPr>
          <w:lang w:val="en-US"/>
        </w:rPr>
      </w:pPr>
    </w:p>
    <w:p w14:paraId="2674938D" w14:textId="77777777" w:rsidR="00183580" w:rsidRPr="00885C15" w:rsidRDefault="00183580" w:rsidP="00183580">
      <w:pPr>
        <w:rPr>
          <w:lang w:val="en-US"/>
        </w:rPr>
      </w:pPr>
    </w:p>
    <w:p w14:paraId="360AF55D" w14:textId="77777777" w:rsidR="00183580" w:rsidRPr="00885C15" w:rsidRDefault="00183580" w:rsidP="00183580">
      <w:pPr>
        <w:rPr>
          <w:lang w:val="en-US"/>
        </w:rPr>
      </w:pPr>
    </w:p>
    <w:p w14:paraId="4A279C64" w14:textId="77777777" w:rsidR="00183580" w:rsidRPr="00885C15" w:rsidRDefault="00183580" w:rsidP="00183580">
      <w:pPr>
        <w:rPr>
          <w:lang w:val="en-US"/>
        </w:rPr>
      </w:pPr>
    </w:p>
    <w:p w14:paraId="60576964" w14:textId="77777777" w:rsidR="00183580" w:rsidRPr="00885C15" w:rsidRDefault="00183580" w:rsidP="00183580">
      <w:pPr>
        <w:rPr>
          <w:lang w:val="en-US"/>
        </w:rPr>
      </w:pPr>
    </w:p>
    <w:p w14:paraId="0F31CAD6" w14:textId="77777777" w:rsidR="00183580" w:rsidRPr="00885C15" w:rsidRDefault="00183580" w:rsidP="00183580">
      <w:pPr>
        <w:rPr>
          <w:lang w:val="en-US"/>
        </w:rPr>
      </w:pPr>
    </w:p>
    <w:p w14:paraId="1A32062B" w14:textId="77777777" w:rsidR="00183580" w:rsidRPr="00885C15" w:rsidRDefault="00183580" w:rsidP="00183580">
      <w:pPr>
        <w:rPr>
          <w:lang w:val="en-US"/>
        </w:rPr>
      </w:pPr>
    </w:p>
    <w:p w14:paraId="7C57ED9C" w14:textId="77777777" w:rsidR="00183580" w:rsidRPr="00885C15" w:rsidRDefault="00183580" w:rsidP="00183580">
      <w:pPr>
        <w:rPr>
          <w:lang w:val="en-US"/>
        </w:rPr>
      </w:pPr>
    </w:p>
    <w:p w14:paraId="62537888" w14:textId="77777777" w:rsidR="00183580" w:rsidRPr="00885C15" w:rsidRDefault="00183580" w:rsidP="00183580">
      <w:pPr>
        <w:rPr>
          <w:lang w:val="en-US"/>
        </w:rPr>
      </w:pPr>
    </w:p>
    <w:p w14:paraId="1C92CD66" w14:textId="77777777" w:rsidR="00183580" w:rsidRPr="00885C15" w:rsidRDefault="00183580" w:rsidP="00183580">
      <w:pPr>
        <w:rPr>
          <w:lang w:val="en-US"/>
        </w:rPr>
      </w:pPr>
    </w:p>
    <w:p w14:paraId="260ABC04" w14:textId="77777777" w:rsidR="00183580" w:rsidRPr="00885C15" w:rsidRDefault="00183580" w:rsidP="00183580">
      <w:pPr>
        <w:rPr>
          <w:lang w:val="en-US"/>
        </w:rPr>
      </w:pPr>
    </w:p>
    <w:p w14:paraId="6C0D237E" w14:textId="77777777" w:rsidR="00183580" w:rsidRPr="00885C15" w:rsidRDefault="00183580" w:rsidP="00183580">
      <w:pPr>
        <w:rPr>
          <w:lang w:val="en-US"/>
        </w:rPr>
      </w:pPr>
    </w:p>
    <w:p w14:paraId="468759C6" w14:textId="77777777" w:rsidR="00183580" w:rsidRPr="00885C15" w:rsidRDefault="00183580" w:rsidP="00183580">
      <w:pPr>
        <w:rPr>
          <w:lang w:val="en-US"/>
        </w:rPr>
      </w:pPr>
    </w:p>
    <w:p w14:paraId="19FF2E60" w14:textId="77777777" w:rsidR="00183580" w:rsidRPr="00885C15" w:rsidRDefault="00183580" w:rsidP="00183580">
      <w:pPr>
        <w:rPr>
          <w:lang w:val="en-US"/>
        </w:rPr>
      </w:pPr>
    </w:p>
    <w:p w14:paraId="22A63E4D" w14:textId="77777777" w:rsidR="00183580" w:rsidRPr="00885C15" w:rsidRDefault="00183580" w:rsidP="00183580">
      <w:pPr>
        <w:rPr>
          <w:lang w:val="en-US"/>
        </w:rPr>
      </w:pPr>
    </w:p>
    <w:p w14:paraId="448633D7" w14:textId="14FBAF1B" w:rsidR="005E7001" w:rsidRPr="007D2E51" w:rsidRDefault="005E7001" w:rsidP="00E244A2">
      <w:pPr>
        <w:pStyle w:val="Heading1"/>
        <w:numPr>
          <w:ilvl w:val="0"/>
          <w:numId w:val="0"/>
        </w:numPr>
      </w:pPr>
      <w:bookmarkStart w:id="26" w:name="_Toc166052222"/>
      <w:bookmarkStart w:id="27" w:name="_Toc166054068"/>
      <w:r w:rsidRPr="007D2E51">
        <w:t>Literaturverzeichnis</w:t>
      </w:r>
      <w:bookmarkEnd w:id="26"/>
      <w:bookmarkEnd w:id="27"/>
    </w:p>
    <w:p w14:paraId="397363F1" w14:textId="77777777" w:rsidR="00BB5D6C" w:rsidRPr="007D2E51" w:rsidRDefault="00BB5D6C" w:rsidP="00BB5D6C"/>
    <w:p w14:paraId="24AF73B0" w14:textId="77777777" w:rsidR="00BB5D6C" w:rsidRPr="007D2E51" w:rsidRDefault="00BB5D6C" w:rsidP="00BB5D6C">
      <w:r w:rsidRPr="007D2E51">
        <w:t>Nachname, 1. Buchstabe Vorname. 1. Buchstabe Zweitname. (Jahr). Titel: Untertitel. Verlag. *DOI</w:t>
      </w:r>
    </w:p>
    <w:p w14:paraId="79F5DF95" w14:textId="77777777" w:rsidR="00BB5D6C" w:rsidRPr="007D2E51" w:rsidRDefault="00BB5D6C" w:rsidP="00BB5D6C">
      <w:pPr>
        <w:ind w:firstLine="708"/>
      </w:pPr>
      <w:r w:rsidRPr="007D2E51">
        <w:t xml:space="preserve">Link falls vorhanden* </w:t>
      </w:r>
    </w:p>
    <w:p w14:paraId="7A961E9F" w14:textId="77777777" w:rsidR="00BB5D6C" w:rsidRPr="007D2E51" w:rsidRDefault="00BB5D6C" w:rsidP="00BB5D6C"/>
    <w:p w14:paraId="688F3D41" w14:textId="77777777" w:rsidR="00BB5D6C" w:rsidRPr="007D2E51" w:rsidRDefault="00BB5D6C" w:rsidP="00BB5D6C">
      <w:r w:rsidRPr="007D2E51">
        <w:t xml:space="preserve">Curie, M. S., Einstein, A., Hawking, S., &amp; Newton, I. (2020). Der fiktive Titel: Ein beispielhafter </w:t>
      </w:r>
    </w:p>
    <w:p w14:paraId="5A2DD6A1" w14:textId="77777777" w:rsidR="00BB5D6C" w:rsidRPr="007D2E51" w:rsidRDefault="00BB5D6C" w:rsidP="00BB5D6C">
      <w:pPr>
        <w:ind w:firstLine="708"/>
      </w:pPr>
      <w:r w:rsidRPr="007D2E51">
        <w:t xml:space="preserve">Untertitel. Beispielverlag. *DOI Link falls vorhanden* </w:t>
      </w:r>
    </w:p>
    <w:p w14:paraId="62EB4171" w14:textId="77777777" w:rsidR="00BB5D6C" w:rsidRPr="007D2E51" w:rsidRDefault="00BB5D6C" w:rsidP="00BB5D6C"/>
    <w:p w14:paraId="2B8FCD89" w14:textId="77777777" w:rsidR="00BB5D6C" w:rsidRPr="007D2E51" w:rsidRDefault="00BB5D6C" w:rsidP="00BB5D6C">
      <w:r w:rsidRPr="007D2E51">
        <w:t xml:space="preserve">Einstein, A. (2020). Der fiktive Titel: Ein beispielhafter Untertitel. Beispielverlag. *DOI Link falls </w:t>
      </w:r>
    </w:p>
    <w:p w14:paraId="692E04C6" w14:textId="46CCBB97" w:rsidR="00BB5D6C" w:rsidRPr="007D2E51" w:rsidRDefault="00BB5D6C" w:rsidP="00BB5D6C">
      <w:pPr>
        <w:ind w:firstLine="708"/>
      </w:pPr>
      <w:r w:rsidRPr="007D2E51">
        <w:t>vorhanden*</w:t>
      </w:r>
    </w:p>
    <w:p w14:paraId="3B801530" w14:textId="77777777" w:rsidR="00BB5D6C" w:rsidRPr="007D2E51" w:rsidRDefault="00BB5D6C" w:rsidP="00BB5D6C"/>
    <w:p w14:paraId="6B7F901A" w14:textId="459AC401" w:rsidR="005E7001" w:rsidRPr="007D2E51" w:rsidRDefault="005E7001" w:rsidP="005E7001">
      <w:hyperlink r:id="rId29" w:history="1">
        <w:r w:rsidRPr="007D2E51">
          <w:rPr>
            <w:rStyle w:val="Hyperlink"/>
          </w:rPr>
          <w:t xml:space="preserve">Siehe </w:t>
        </w:r>
        <w:proofErr w:type="gramStart"/>
        <w:r w:rsidRPr="007D2E51">
          <w:rPr>
            <w:rStyle w:val="Hyperlink"/>
          </w:rPr>
          <w:t>APA Merkblatt</w:t>
        </w:r>
        <w:proofErr w:type="gramEnd"/>
      </w:hyperlink>
      <w:r w:rsidRPr="007D2E51">
        <w:t xml:space="preserve"> auf </w:t>
      </w:r>
      <w:proofErr w:type="spellStart"/>
      <w:r w:rsidRPr="007D2E51">
        <w:t>Moodle</w:t>
      </w:r>
      <w:proofErr w:type="spellEnd"/>
      <w:r w:rsidRPr="007D2E51">
        <w:t xml:space="preserve"> mit Empfehlungen. </w:t>
      </w:r>
    </w:p>
    <w:p w14:paraId="5A798BD1" w14:textId="77777777" w:rsidR="005E7001" w:rsidRPr="007D2E51" w:rsidRDefault="005E7001" w:rsidP="005E7001"/>
    <w:p w14:paraId="03264D0F" w14:textId="77777777" w:rsidR="005E7001" w:rsidRPr="007D2E51" w:rsidRDefault="005E7001" w:rsidP="005E7001"/>
    <w:p w14:paraId="16CAA148" w14:textId="77777777" w:rsidR="005E7001" w:rsidRPr="007D2E51" w:rsidRDefault="005E7001" w:rsidP="005E7001"/>
    <w:p w14:paraId="58BFD81C" w14:textId="77777777" w:rsidR="00E857B9" w:rsidRPr="007D2E51" w:rsidRDefault="00E857B9" w:rsidP="005E7001"/>
    <w:p w14:paraId="752FC9F1" w14:textId="77777777" w:rsidR="00E857B9" w:rsidRPr="007D2E51" w:rsidRDefault="00E857B9" w:rsidP="005E7001"/>
    <w:p w14:paraId="6F1D65CD" w14:textId="77777777" w:rsidR="00E857B9" w:rsidRPr="007D2E51" w:rsidRDefault="00E857B9" w:rsidP="005E7001"/>
    <w:p w14:paraId="268F7665" w14:textId="77777777" w:rsidR="00E857B9" w:rsidRPr="007D2E51" w:rsidRDefault="00E857B9" w:rsidP="005E7001"/>
    <w:p w14:paraId="449DF9C0" w14:textId="77777777" w:rsidR="00E857B9" w:rsidRPr="007D2E51" w:rsidRDefault="00E857B9" w:rsidP="005E7001"/>
    <w:p w14:paraId="0829F80C" w14:textId="77777777" w:rsidR="00E857B9" w:rsidRPr="007D2E51" w:rsidRDefault="00E857B9" w:rsidP="005E7001"/>
    <w:p w14:paraId="0A001912" w14:textId="77777777" w:rsidR="00E857B9" w:rsidRPr="007D2E51" w:rsidRDefault="00E857B9" w:rsidP="005E7001"/>
    <w:p w14:paraId="171E9C94" w14:textId="77777777" w:rsidR="00E857B9" w:rsidRPr="007D2E51" w:rsidRDefault="00E857B9" w:rsidP="005E7001"/>
    <w:p w14:paraId="1329E01E" w14:textId="77777777" w:rsidR="00E857B9" w:rsidRPr="007D2E51" w:rsidRDefault="00E857B9" w:rsidP="005E7001"/>
    <w:p w14:paraId="6281178C" w14:textId="77777777" w:rsidR="00E857B9" w:rsidRPr="007D2E51" w:rsidRDefault="00E857B9" w:rsidP="005E7001"/>
    <w:p w14:paraId="5A9442FB" w14:textId="77777777" w:rsidR="00E857B9" w:rsidRPr="007D2E51" w:rsidRDefault="00E857B9" w:rsidP="005E7001"/>
    <w:p w14:paraId="3A097B7C" w14:textId="77777777" w:rsidR="00E857B9" w:rsidRPr="007D2E51" w:rsidRDefault="00E857B9" w:rsidP="005E7001"/>
    <w:p w14:paraId="55D176D2" w14:textId="77777777" w:rsidR="00E857B9" w:rsidRPr="007D2E51" w:rsidRDefault="00E857B9" w:rsidP="005E7001"/>
    <w:p w14:paraId="256C0078" w14:textId="77777777" w:rsidR="00E857B9" w:rsidRPr="007D2E51" w:rsidRDefault="00E857B9" w:rsidP="005E7001"/>
    <w:p w14:paraId="6AE5ED46" w14:textId="77777777" w:rsidR="00E857B9" w:rsidRPr="007D2E51" w:rsidRDefault="00E857B9" w:rsidP="005E7001"/>
    <w:p w14:paraId="09F9C281" w14:textId="77777777" w:rsidR="00E857B9" w:rsidRPr="007D2E51" w:rsidRDefault="00E857B9" w:rsidP="005E7001"/>
    <w:p w14:paraId="26FD4EA8" w14:textId="77777777" w:rsidR="00E857B9" w:rsidRPr="007D2E51" w:rsidRDefault="00E857B9" w:rsidP="005E7001"/>
    <w:p w14:paraId="4F8AF6EC" w14:textId="77777777" w:rsidR="00E857B9" w:rsidRPr="007D2E51" w:rsidRDefault="00E857B9" w:rsidP="005E7001"/>
    <w:p w14:paraId="15A99B0D" w14:textId="77777777" w:rsidR="00E857B9" w:rsidRPr="007D2E51" w:rsidRDefault="00E857B9" w:rsidP="005E7001"/>
    <w:p w14:paraId="76D3AD14" w14:textId="77777777" w:rsidR="00E857B9" w:rsidRPr="007D2E51" w:rsidRDefault="00E857B9" w:rsidP="005E7001"/>
    <w:p w14:paraId="48A83544" w14:textId="77777777" w:rsidR="00E857B9" w:rsidRPr="007D2E51" w:rsidRDefault="00E857B9" w:rsidP="005E7001"/>
    <w:p w14:paraId="275D753E" w14:textId="77777777" w:rsidR="00E857B9" w:rsidRPr="007D2E51" w:rsidRDefault="00E857B9" w:rsidP="005E7001"/>
    <w:p w14:paraId="486C75F0" w14:textId="77777777" w:rsidR="00E857B9" w:rsidRPr="007D2E51" w:rsidRDefault="00E857B9" w:rsidP="005E7001"/>
    <w:p w14:paraId="2AA68010" w14:textId="77777777" w:rsidR="00E857B9" w:rsidRPr="007D2E51" w:rsidRDefault="00E857B9" w:rsidP="005E7001"/>
    <w:p w14:paraId="6E03B36D" w14:textId="77777777" w:rsidR="00E857B9" w:rsidRPr="007D2E51" w:rsidRDefault="00E857B9" w:rsidP="005E7001"/>
    <w:p w14:paraId="5F9293A5" w14:textId="77777777" w:rsidR="00E857B9" w:rsidRPr="007D2E51" w:rsidRDefault="00E857B9" w:rsidP="005E7001"/>
    <w:p w14:paraId="0442ACE2" w14:textId="77777777" w:rsidR="00E857B9" w:rsidRPr="007D2E51" w:rsidRDefault="00E857B9" w:rsidP="005E7001"/>
    <w:p w14:paraId="101AA86F" w14:textId="77777777" w:rsidR="00E857B9" w:rsidRPr="007D2E51" w:rsidRDefault="00E857B9" w:rsidP="005E7001"/>
    <w:p w14:paraId="40915C5E" w14:textId="77777777" w:rsidR="00E857B9" w:rsidRPr="007D2E51" w:rsidRDefault="00E857B9" w:rsidP="005E7001"/>
    <w:p w14:paraId="043DDC10" w14:textId="77777777" w:rsidR="00E857B9" w:rsidRPr="007D2E51" w:rsidRDefault="00E857B9" w:rsidP="005E7001"/>
    <w:p w14:paraId="5408969E" w14:textId="77777777" w:rsidR="00E857B9" w:rsidRPr="007D2E51" w:rsidRDefault="00E857B9" w:rsidP="005E7001"/>
    <w:p w14:paraId="5E75BBD4" w14:textId="77777777" w:rsidR="00E857B9" w:rsidRPr="007D2E51" w:rsidRDefault="00E857B9" w:rsidP="005E7001"/>
    <w:p w14:paraId="43AAE84A" w14:textId="77777777" w:rsidR="00E857B9" w:rsidRPr="007D2E51" w:rsidRDefault="00E857B9" w:rsidP="005E7001"/>
    <w:p w14:paraId="6398BB86" w14:textId="77777777" w:rsidR="00E857B9" w:rsidRPr="007D2E51" w:rsidRDefault="00E857B9" w:rsidP="005E7001"/>
    <w:p w14:paraId="432AC8DB" w14:textId="77777777" w:rsidR="00E857B9" w:rsidRPr="007D2E51" w:rsidRDefault="00E857B9" w:rsidP="005E7001"/>
    <w:p w14:paraId="5CB66F77" w14:textId="77777777" w:rsidR="00E857B9" w:rsidRPr="007D2E51" w:rsidRDefault="00E857B9" w:rsidP="005E7001"/>
    <w:p w14:paraId="02C3AD8D" w14:textId="77777777" w:rsidR="00E857B9" w:rsidRPr="007D2E51" w:rsidRDefault="00E857B9" w:rsidP="005E7001"/>
    <w:p w14:paraId="77C52DF5" w14:textId="77777777" w:rsidR="00E857B9" w:rsidRPr="007D2E51" w:rsidRDefault="00E857B9" w:rsidP="005E7001"/>
    <w:p w14:paraId="2F549F12" w14:textId="77777777" w:rsidR="00E857B9" w:rsidRPr="007D2E51" w:rsidRDefault="00E857B9" w:rsidP="005E7001"/>
    <w:p w14:paraId="24358CE5" w14:textId="77777777" w:rsidR="00E857B9" w:rsidRPr="007D2E51" w:rsidRDefault="00E857B9" w:rsidP="00E857B9"/>
    <w:p w14:paraId="615944DC" w14:textId="77777777" w:rsidR="00E857B9" w:rsidRPr="007D2E51" w:rsidRDefault="00E857B9" w:rsidP="00E857B9"/>
    <w:p w14:paraId="16482D2A" w14:textId="356AE829" w:rsidR="005E7001" w:rsidRPr="007D2E51" w:rsidRDefault="00183580" w:rsidP="00E857B9">
      <w:pPr>
        <w:pStyle w:val="Heading1"/>
        <w:numPr>
          <w:ilvl w:val="0"/>
          <w:numId w:val="0"/>
        </w:numPr>
        <w:ind w:left="360" w:hanging="360"/>
      </w:pPr>
      <w:bookmarkStart w:id="28" w:name="_Toc166054069"/>
      <w:r w:rsidRPr="007D2E51">
        <w:t>Anhang</w:t>
      </w:r>
      <w:bookmarkEnd w:id="28"/>
    </w:p>
    <w:p w14:paraId="2D53912A" w14:textId="77777777" w:rsidR="00183580" w:rsidRPr="007D2E51" w:rsidRDefault="00183580" w:rsidP="00E857B9">
      <w:proofErr w:type="spellStart"/>
      <w:r w:rsidRPr="007D2E51">
        <w:t>Ut</w:t>
      </w:r>
      <w:proofErr w:type="spellEnd"/>
      <w:r w:rsidRPr="007D2E51">
        <w:t xml:space="preserve"> </w:t>
      </w:r>
      <w:proofErr w:type="spellStart"/>
      <w:r w:rsidRPr="007D2E51">
        <w:t>wisi</w:t>
      </w:r>
      <w:proofErr w:type="spellEnd"/>
      <w:r w:rsidRPr="007D2E51">
        <w:t xml:space="preserve"> </w:t>
      </w:r>
      <w:proofErr w:type="spellStart"/>
      <w:r w:rsidRPr="007D2E51">
        <w:t>enim</w:t>
      </w:r>
      <w:proofErr w:type="spellEnd"/>
      <w:r w:rsidRPr="007D2E51">
        <w:t xml:space="preserve"> ad minim </w:t>
      </w:r>
      <w:proofErr w:type="spellStart"/>
      <w:r w:rsidRPr="007D2E51">
        <w:t>veniam</w:t>
      </w:r>
      <w:proofErr w:type="spellEnd"/>
      <w:r w:rsidRPr="007D2E51">
        <w:t xml:space="preserve">, </w:t>
      </w:r>
      <w:proofErr w:type="spellStart"/>
      <w:r w:rsidRPr="007D2E51">
        <w:t>quis</w:t>
      </w:r>
      <w:proofErr w:type="spellEnd"/>
      <w:r w:rsidRPr="007D2E51">
        <w:t xml:space="preserve"> </w:t>
      </w:r>
      <w:proofErr w:type="spellStart"/>
      <w:r w:rsidRPr="007D2E51">
        <w:t>nostrud</w:t>
      </w:r>
      <w:proofErr w:type="spellEnd"/>
      <w:r w:rsidRPr="007D2E51">
        <w:t xml:space="preserve"> </w:t>
      </w:r>
      <w:proofErr w:type="spellStart"/>
      <w:r w:rsidRPr="007D2E51">
        <w:t>exerci</w:t>
      </w:r>
      <w:proofErr w:type="spellEnd"/>
      <w:r w:rsidRPr="007D2E51">
        <w:t xml:space="preserve"> </w:t>
      </w:r>
      <w:proofErr w:type="spellStart"/>
      <w:r w:rsidRPr="007D2E51">
        <w:t>tation</w:t>
      </w:r>
      <w:proofErr w:type="spellEnd"/>
      <w:r w:rsidRPr="007D2E51">
        <w:t xml:space="preserve"> </w:t>
      </w:r>
      <w:proofErr w:type="spellStart"/>
      <w:r w:rsidRPr="007D2E51">
        <w:t>ullamcorper</w:t>
      </w:r>
      <w:proofErr w:type="spellEnd"/>
      <w:r w:rsidRPr="007D2E51">
        <w:t xml:space="preserve"> </w:t>
      </w:r>
      <w:proofErr w:type="spellStart"/>
      <w:r w:rsidRPr="007D2E51">
        <w:t>suscipit</w:t>
      </w:r>
      <w:proofErr w:type="spellEnd"/>
      <w:r w:rsidRPr="007D2E51">
        <w:t xml:space="preserve"> </w:t>
      </w:r>
      <w:proofErr w:type="spellStart"/>
      <w:r w:rsidRPr="007D2E51">
        <w:t>lobortis</w:t>
      </w:r>
      <w:proofErr w:type="spellEnd"/>
      <w:r w:rsidRPr="007D2E51">
        <w:t xml:space="preserve"> </w:t>
      </w:r>
      <w:proofErr w:type="spellStart"/>
      <w:r w:rsidRPr="007D2E51">
        <w:t>nisl</w:t>
      </w:r>
      <w:proofErr w:type="spellEnd"/>
      <w:r w:rsidRPr="007D2E51">
        <w:t xml:space="preserve"> </w:t>
      </w:r>
      <w:proofErr w:type="spellStart"/>
      <w:r w:rsidRPr="007D2E51">
        <w:t>ut</w:t>
      </w:r>
      <w:proofErr w:type="spellEnd"/>
      <w:r w:rsidRPr="007D2E51">
        <w:t xml:space="preserve"> </w:t>
      </w:r>
      <w:proofErr w:type="spellStart"/>
      <w:r w:rsidRPr="007D2E51">
        <w:t>aliquip</w:t>
      </w:r>
      <w:proofErr w:type="spellEnd"/>
      <w:r w:rsidRPr="007D2E51">
        <w:t xml:space="preserve"> ex </w:t>
      </w:r>
      <w:proofErr w:type="spellStart"/>
      <w:r w:rsidRPr="007D2E51">
        <w:t>ea</w:t>
      </w:r>
      <w:proofErr w:type="spellEnd"/>
      <w:r w:rsidRPr="007D2E51">
        <w:t xml:space="preserve"> commodo </w:t>
      </w:r>
      <w:proofErr w:type="spellStart"/>
      <w:r w:rsidRPr="007D2E51">
        <w:t>consequat</w:t>
      </w:r>
      <w:proofErr w:type="spellEnd"/>
      <w:r w:rsidRPr="007D2E51">
        <w:t xml:space="preserve">. Duis </w:t>
      </w:r>
      <w:proofErr w:type="spellStart"/>
      <w:r w:rsidRPr="007D2E51">
        <w:t>autem</w:t>
      </w:r>
      <w:proofErr w:type="spellEnd"/>
      <w:r w:rsidRPr="007D2E51">
        <w:t xml:space="preserve"> </w:t>
      </w:r>
      <w:proofErr w:type="spellStart"/>
      <w:r w:rsidRPr="007D2E51">
        <w:t>vel</w:t>
      </w:r>
      <w:proofErr w:type="spellEnd"/>
      <w:r w:rsidRPr="007D2E51">
        <w:t xml:space="preserve"> </w:t>
      </w:r>
      <w:proofErr w:type="spellStart"/>
      <w:r w:rsidRPr="007D2E51">
        <w:t>eum</w:t>
      </w:r>
      <w:proofErr w:type="spellEnd"/>
      <w:r w:rsidRPr="007D2E51">
        <w:t xml:space="preserve"> </w:t>
      </w:r>
      <w:proofErr w:type="spellStart"/>
      <w:r w:rsidRPr="007D2E51">
        <w:t>iriure</w:t>
      </w:r>
      <w:proofErr w:type="spellEnd"/>
      <w:r w:rsidRPr="007D2E51">
        <w:t xml:space="preserve"> </w:t>
      </w:r>
      <w:proofErr w:type="spellStart"/>
      <w:r w:rsidRPr="007D2E51">
        <w:t>dolor</w:t>
      </w:r>
      <w:proofErr w:type="spellEnd"/>
      <w:r w:rsidRPr="007D2E51">
        <w:t xml:space="preserve"> in </w:t>
      </w:r>
      <w:proofErr w:type="spellStart"/>
      <w:r w:rsidRPr="007D2E51">
        <w:t>hendrerit</w:t>
      </w:r>
      <w:proofErr w:type="spellEnd"/>
      <w:r w:rsidRPr="007D2E51">
        <w:t xml:space="preserve"> in </w:t>
      </w:r>
      <w:proofErr w:type="spellStart"/>
      <w:r w:rsidRPr="007D2E51">
        <w:t>vulputate</w:t>
      </w:r>
      <w:proofErr w:type="spellEnd"/>
      <w:r w:rsidRPr="007D2E51">
        <w:t xml:space="preserve"> </w:t>
      </w:r>
      <w:proofErr w:type="spellStart"/>
      <w:r w:rsidRPr="007D2E51">
        <w:t>velit</w:t>
      </w:r>
      <w:proofErr w:type="spellEnd"/>
      <w:r w:rsidRPr="007D2E51">
        <w:t xml:space="preserve">. </w:t>
      </w:r>
    </w:p>
    <w:p w14:paraId="79F4BA1E" w14:textId="77777777" w:rsidR="00183580" w:rsidRPr="007D2E51" w:rsidRDefault="00183580" w:rsidP="00E857B9"/>
    <w:p w14:paraId="3C950424" w14:textId="77777777" w:rsidR="00183580" w:rsidRPr="007D2E51" w:rsidRDefault="00183580" w:rsidP="00E857B9">
      <w:proofErr w:type="spellStart"/>
      <w:r w:rsidRPr="007D2E51">
        <w:t>Quatur</w:t>
      </w:r>
      <w:proofErr w:type="spellEnd"/>
      <w:r w:rsidRPr="007D2E51">
        <w:t xml:space="preserve"> ad </w:t>
      </w:r>
      <w:proofErr w:type="spellStart"/>
      <w:r w:rsidRPr="007D2E51">
        <w:t>quibusamus</w:t>
      </w:r>
      <w:proofErr w:type="spellEnd"/>
      <w:r w:rsidRPr="007D2E51">
        <w:t xml:space="preserve">, et </w:t>
      </w:r>
      <w:proofErr w:type="spellStart"/>
      <w:r w:rsidRPr="007D2E51">
        <w:t>exerionem</w:t>
      </w:r>
      <w:proofErr w:type="spellEnd"/>
      <w:r w:rsidRPr="007D2E51">
        <w:t xml:space="preserve"> </w:t>
      </w:r>
      <w:proofErr w:type="spellStart"/>
      <w:r w:rsidRPr="007D2E51">
        <w:t>eostis</w:t>
      </w:r>
      <w:proofErr w:type="spellEnd"/>
      <w:r w:rsidRPr="007D2E51">
        <w:t xml:space="preserve"> </w:t>
      </w:r>
      <w:proofErr w:type="spellStart"/>
      <w:r w:rsidRPr="007D2E51">
        <w:t>peror</w:t>
      </w:r>
      <w:proofErr w:type="spellEnd"/>
      <w:r w:rsidRPr="007D2E51">
        <w:t xml:space="preserve"> </w:t>
      </w:r>
      <w:proofErr w:type="spellStart"/>
      <w:r w:rsidRPr="007D2E51">
        <w:t>sedipis</w:t>
      </w:r>
      <w:proofErr w:type="spellEnd"/>
      <w:r w:rsidRPr="007D2E51">
        <w:t xml:space="preserve"> </w:t>
      </w:r>
      <w:proofErr w:type="spellStart"/>
      <w:r w:rsidRPr="007D2E51">
        <w:t>aut</w:t>
      </w:r>
      <w:proofErr w:type="spellEnd"/>
      <w:r w:rsidRPr="007D2E51">
        <w:t xml:space="preserve"> </w:t>
      </w:r>
      <w:proofErr w:type="spellStart"/>
      <w:r w:rsidRPr="007D2E51">
        <w:t>int</w:t>
      </w:r>
      <w:proofErr w:type="spellEnd"/>
      <w:r w:rsidRPr="007D2E51">
        <w:t xml:space="preserve"> la </w:t>
      </w:r>
      <w:proofErr w:type="spellStart"/>
      <w:r w:rsidRPr="007D2E51">
        <w:t>peris</w:t>
      </w:r>
      <w:proofErr w:type="spellEnd"/>
      <w:r w:rsidRPr="007D2E51">
        <w:t xml:space="preserve"> </w:t>
      </w:r>
      <w:proofErr w:type="spellStart"/>
      <w:r w:rsidRPr="007D2E51">
        <w:t>eatibusam</w:t>
      </w:r>
      <w:proofErr w:type="spellEnd"/>
      <w:r w:rsidRPr="007D2E51">
        <w:t xml:space="preserve"> </w:t>
      </w:r>
      <w:proofErr w:type="spellStart"/>
      <w:r w:rsidRPr="007D2E51">
        <w:t>is</w:t>
      </w:r>
      <w:proofErr w:type="spellEnd"/>
      <w:r w:rsidRPr="007D2E51">
        <w:t xml:space="preserve"> </w:t>
      </w:r>
      <w:proofErr w:type="spellStart"/>
      <w:r w:rsidRPr="007D2E51">
        <w:t>aut</w:t>
      </w:r>
      <w:proofErr w:type="spellEnd"/>
      <w:r w:rsidRPr="007D2E51">
        <w:t xml:space="preserve"> </w:t>
      </w:r>
      <w:proofErr w:type="spellStart"/>
      <w:r w:rsidRPr="007D2E51">
        <w:t>autem</w:t>
      </w:r>
      <w:proofErr w:type="spellEnd"/>
      <w:r w:rsidRPr="007D2E51">
        <w:t xml:space="preserve"> </w:t>
      </w:r>
      <w:proofErr w:type="spellStart"/>
      <w:r w:rsidRPr="007D2E51">
        <w:t>imporum</w:t>
      </w:r>
      <w:proofErr w:type="spellEnd"/>
      <w:r w:rsidRPr="007D2E51">
        <w:t xml:space="preserve"> </w:t>
      </w:r>
      <w:proofErr w:type="spellStart"/>
      <w:r w:rsidRPr="007D2E51">
        <w:t>soluptatium</w:t>
      </w:r>
      <w:proofErr w:type="spellEnd"/>
      <w:r w:rsidRPr="007D2E51">
        <w:t xml:space="preserve"> </w:t>
      </w:r>
      <w:proofErr w:type="spellStart"/>
      <w:r w:rsidRPr="007D2E51">
        <w:t>coritas</w:t>
      </w:r>
      <w:proofErr w:type="spellEnd"/>
      <w:r w:rsidRPr="007D2E51">
        <w:t xml:space="preserve"> </w:t>
      </w:r>
      <w:proofErr w:type="spellStart"/>
      <w:r w:rsidRPr="007D2E51">
        <w:t>perepratem</w:t>
      </w:r>
      <w:proofErr w:type="spellEnd"/>
      <w:r w:rsidRPr="007D2E51">
        <w:t xml:space="preserve"> </w:t>
      </w:r>
      <w:proofErr w:type="spellStart"/>
      <w:r w:rsidRPr="007D2E51">
        <w:t>doluptas</w:t>
      </w:r>
      <w:proofErr w:type="spellEnd"/>
      <w:r w:rsidRPr="007D2E51">
        <w:t xml:space="preserve"> </w:t>
      </w:r>
      <w:proofErr w:type="spellStart"/>
      <w:r w:rsidRPr="007D2E51">
        <w:t>sitatur</w:t>
      </w:r>
      <w:proofErr w:type="spellEnd"/>
      <w:r w:rsidRPr="007D2E51">
        <w:t xml:space="preserve"> </w:t>
      </w:r>
      <w:proofErr w:type="spellStart"/>
      <w:r w:rsidRPr="007D2E51">
        <w:t>atium</w:t>
      </w:r>
      <w:proofErr w:type="spellEnd"/>
      <w:r w:rsidRPr="007D2E51">
        <w:t xml:space="preserve">, </w:t>
      </w:r>
      <w:proofErr w:type="spellStart"/>
      <w:r w:rsidRPr="007D2E51">
        <w:t>ilitat</w:t>
      </w:r>
      <w:proofErr w:type="spellEnd"/>
      <w:r w:rsidRPr="007D2E51">
        <w:t xml:space="preserve"> </w:t>
      </w:r>
      <w:proofErr w:type="spellStart"/>
      <w:r w:rsidRPr="007D2E51">
        <w:t>velenihictem</w:t>
      </w:r>
      <w:proofErr w:type="spellEnd"/>
      <w:r w:rsidRPr="007D2E51">
        <w:t xml:space="preserve"> </w:t>
      </w:r>
      <w:proofErr w:type="spellStart"/>
      <w:r w:rsidRPr="007D2E51">
        <w:t>eaquas</w:t>
      </w:r>
      <w:proofErr w:type="spellEnd"/>
      <w:r w:rsidRPr="007D2E51">
        <w:t xml:space="preserve"> </w:t>
      </w:r>
      <w:proofErr w:type="spellStart"/>
      <w:r w:rsidRPr="007D2E51">
        <w:t>molor</w:t>
      </w:r>
      <w:proofErr w:type="spellEnd"/>
      <w:r w:rsidRPr="007D2E51">
        <w:t xml:space="preserve"> </w:t>
      </w:r>
      <w:proofErr w:type="spellStart"/>
      <w:r w:rsidRPr="007D2E51">
        <w:t>serit</w:t>
      </w:r>
      <w:proofErr w:type="spellEnd"/>
      <w:r w:rsidRPr="007D2E51">
        <w:t xml:space="preserve"> </w:t>
      </w:r>
      <w:proofErr w:type="spellStart"/>
      <w:r w:rsidRPr="007D2E51">
        <w:t>doloratiis</w:t>
      </w:r>
      <w:proofErr w:type="spellEnd"/>
      <w:r w:rsidRPr="007D2E51">
        <w:t xml:space="preserve"> </w:t>
      </w:r>
      <w:proofErr w:type="spellStart"/>
      <w:r w:rsidRPr="007D2E51">
        <w:t>abo</w:t>
      </w:r>
      <w:proofErr w:type="spellEnd"/>
      <w:r w:rsidRPr="007D2E51">
        <w:t>.</w:t>
      </w:r>
    </w:p>
    <w:p w14:paraId="09249CDB" w14:textId="77777777" w:rsidR="005E7001" w:rsidRPr="007D2E51" w:rsidRDefault="005E7001" w:rsidP="005E7001"/>
    <w:p w14:paraId="0A533DAF" w14:textId="77777777" w:rsidR="005E7001" w:rsidRPr="007D2E51" w:rsidRDefault="005E7001" w:rsidP="005E7001"/>
    <w:p w14:paraId="599D8A8E" w14:textId="77777777" w:rsidR="005E7001" w:rsidRPr="007D2E51" w:rsidRDefault="005E7001" w:rsidP="005E7001"/>
    <w:p w14:paraId="51D6AAAC" w14:textId="77777777" w:rsidR="005E7001" w:rsidRPr="007D2E51" w:rsidRDefault="005E7001" w:rsidP="005E7001"/>
    <w:p w14:paraId="41FE2A3A" w14:textId="77777777" w:rsidR="005E7001" w:rsidRPr="007D2E51" w:rsidRDefault="005E7001" w:rsidP="005E7001"/>
    <w:p w14:paraId="78576BD6" w14:textId="77777777" w:rsidR="005E7001" w:rsidRPr="007D2E51" w:rsidRDefault="005E7001" w:rsidP="005E7001"/>
    <w:p w14:paraId="5D33E4D6" w14:textId="77777777" w:rsidR="005E7001" w:rsidRPr="007D2E51" w:rsidRDefault="005E7001" w:rsidP="005E7001"/>
    <w:p w14:paraId="4182AC0E" w14:textId="77777777" w:rsidR="005E7001" w:rsidRPr="007D2E51" w:rsidRDefault="005E7001" w:rsidP="005E7001"/>
    <w:p w14:paraId="0203FFA2" w14:textId="77777777" w:rsidR="005E7001" w:rsidRPr="007D2E51" w:rsidRDefault="005E7001" w:rsidP="005E7001"/>
    <w:p w14:paraId="41FC1F8D" w14:textId="77777777" w:rsidR="005E7001" w:rsidRPr="007D2E51" w:rsidRDefault="005E7001" w:rsidP="005E7001"/>
    <w:p w14:paraId="5C845150" w14:textId="77777777" w:rsidR="005E7001" w:rsidRPr="007D2E51" w:rsidRDefault="005E7001" w:rsidP="005E7001"/>
    <w:p w14:paraId="7769B546" w14:textId="77777777" w:rsidR="005E7001" w:rsidRPr="007D2E51" w:rsidRDefault="005E7001" w:rsidP="005E7001"/>
    <w:p w14:paraId="5BBBEA0E" w14:textId="77777777" w:rsidR="005E7001" w:rsidRPr="007D2E51" w:rsidRDefault="005E7001" w:rsidP="005E7001"/>
    <w:p w14:paraId="16433BC6" w14:textId="77777777" w:rsidR="005E7001" w:rsidRPr="007D2E51" w:rsidRDefault="005E7001" w:rsidP="005E7001"/>
    <w:p w14:paraId="5F520FD0" w14:textId="77777777" w:rsidR="005E7001" w:rsidRPr="007D2E51" w:rsidRDefault="005E7001" w:rsidP="005E7001"/>
    <w:p w14:paraId="026E1841" w14:textId="77777777" w:rsidR="005E7001" w:rsidRPr="007D2E51" w:rsidRDefault="005E7001" w:rsidP="005E7001"/>
    <w:p w14:paraId="56CC3FC7" w14:textId="77777777" w:rsidR="005E7001" w:rsidRPr="007D2E51" w:rsidRDefault="005E7001" w:rsidP="005E7001"/>
    <w:p w14:paraId="34BF6856" w14:textId="77777777" w:rsidR="005E7001" w:rsidRPr="007D2E51" w:rsidRDefault="005E7001" w:rsidP="005E7001"/>
    <w:p w14:paraId="09FBE097" w14:textId="77777777" w:rsidR="005E7001" w:rsidRPr="007D2E51" w:rsidRDefault="005E7001" w:rsidP="005E7001"/>
    <w:p w14:paraId="5FC7480B" w14:textId="77777777" w:rsidR="005E7001" w:rsidRPr="007D2E51" w:rsidRDefault="005E7001" w:rsidP="005E7001"/>
    <w:p w14:paraId="2C6625D7" w14:textId="77777777" w:rsidR="005E7001" w:rsidRPr="007D2E51" w:rsidRDefault="005E7001" w:rsidP="005E7001"/>
    <w:p w14:paraId="35697ABC" w14:textId="77777777" w:rsidR="005E7001" w:rsidRPr="007D2E51" w:rsidRDefault="005E7001" w:rsidP="005E7001"/>
    <w:p w14:paraId="46C0F31A" w14:textId="77777777" w:rsidR="005E7001" w:rsidRPr="007D2E51" w:rsidRDefault="005E7001" w:rsidP="005E7001"/>
    <w:p w14:paraId="3AB3B8F6" w14:textId="77777777" w:rsidR="005E7001" w:rsidRPr="007D2E51" w:rsidRDefault="005E7001" w:rsidP="005E7001"/>
    <w:p w14:paraId="5881E603" w14:textId="77777777" w:rsidR="005E7001" w:rsidRPr="007D2E51" w:rsidRDefault="005E7001" w:rsidP="005E7001"/>
    <w:p w14:paraId="51B16CAA" w14:textId="77777777" w:rsidR="005E7001" w:rsidRPr="007D2E51" w:rsidRDefault="005E7001" w:rsidP="005E7001"/>
    <w:p w14:paraId="16FF7BB6" w14:textId="77777777" w:rsidR="005E7001" w:rsidRPr="007D2E51" w:rsidRDefault="005E7001" w:rsidP="005E7001"/>
    <w:p w14:paraId="544F9530" w14:textId="77777777" w:rsidR="005E7001" w:rsidRPr="007D2E51" w:rsidRDefault="005E7001" w:rsidP="005E7001"/>
    <w:p w14:paraId="1DF0E944" w14:textId="77777777" w:rsidR="005E7001" w:rsidRPr="007D2E51" w:rsidRDefault="005E7001" w:rsidP="005E7001"/>
    <w:p w14:paraId="7277006D" w14:textId="77777777" w:rsidR="005E7001" w:rsidRPr="007D2E51" w:rsidRDefault="005E7001" w:rsidP="005E7001"/>
    <w:p w14:paraId="6C5DBB4E" w14:textId="77777777" w:rsidR="005E7001" w:rsidRPr="007D2E51" w:rsidRDefault="005E7001" w:rsidP="005E7001"/>
    <w:p w14:paraId="687CEE11" w14:textId="77777777" w:rsidR="005E7001" w:rsidRPr="007D2E51" w:rsidRDefault="005E7001" w:rsidP="005E7001"/>
    <w:p w14:paraId="08743F42" w14:textId="77777777" w:rsidR="005E7001" w:rsidRPr="007D2E51" w:rsidRDefault="005E7001" w:rsidP="005E7001"/>
    <w:p w14:paraId="10DCCB91" w14:textId="77777777" w:rsidR="00D806D3" w:rsidRPr="007D2E51" w:rsidRDefault="00D806D3" w:rsidP="005E7001"/>
    <w:p w14:paraId="4058AF63" w14:textId="77777777" w:rsidR="00D806D3" w:rsidRPr="007D2E51" w:rsidRDefault="00D806D3" w:rsidP="005E7001"/>
    <w:p w14:paraId="3E418AAD" w14:textId="77777777" w:rsidR="00D806D3" w:rsidRPr="007D2E51" w:rsidRDefault="00D806D3" w:rsidP="005E7001"/>
    <w:p w14:paraId="70E234B7" w14:textId="77777777" w:rsidR="00D806D3" w:rsidRPr="007D2E51" w:rsidRDefault="00D806D3" w:rsidP="005E7001"/>
    <w:p w14:paraId="42C4861D" w14:textId="77777777" w:rsidR="00D806D3" w:rsidRPr="007D2E51" w:rsidRDefault="00D806D3" w:rsidP="005E7001"/>
    <w:p w14:paraId="604B98B8" w14:textId="77777777" w:rsidR="00D806D3" w:rsidRPr="007D2E51" w:rsidRDefault="00D806D3" w:rsidP="005E7001"/>
    <w:p w14:paraId="26629059" w14:textId="77777777" w:rsidR="00D806D3" w:rsidRPr="007D2E51" w:rsidRDefault="00D806D3" w:rsidP="005E7001"/>
    <w:p w14:paraId="3930578A" w14:textId="77777777" w:rsidR="00D806D3" w:rsidRPr="007D2E51" w:rsidRDefault="00D806D3" w:rsidP="005E7001"/>
    <w:p w14:paraId="2074F816" w14:textId="77777777" w:rsidR="00D806D3" w:rsidRPr="007D2E51" w:rsidRDefault="00D806D3" w:rsidP="005E7001"/>
    <w:p w14:paraId="0228B5E8" w14:textId="77777777" w:rsidR="00D806D3" w:rsidRPr="007D2E51" w:rsidRDefault="00D806D3" w:rsidP="005E7001"/>
    <w:p w14:paraId="2700A154" w14:textId="77777777" w:rsidR="00D806D3" w:rsidRPr="007D2E51" w:rsidRDefault="00D806D3" w:rsidP="005E7001"/>
    <w:p w14:paraId="2411B3FC" w14:textId="77777777" w:rsidR="00D806D3" w:rsidRPr="007D2E51" w:rsidRDefault="00D806D3" w:rsidP="005E7001"/>
    <w:p w14:paraId="63A7BD4F" w14:textId="77777777" w:rsidR="00D806D3" w:rsidRPr="007D2E51" w:rsidRDefault="00D806D3" w:rsidP="005E7001"/>
    <w:p w14:paraId="0F745EE2" w14:textId="77777777" w:rsidR="00D806D3" w:rsidRPr="007D2E51" w:rsidRDefault="00D806D3" w:rsidP="005E7001"/>
    <w:p w14:paraId="239395B7" w14:textId="77777777" w:rsidR="00BB5D6C" w:rsidRPr="007D2E51" w:rsidRDefault="00BB5D6C" w:rsidP="005E7001"/>
    <w:p w14:paraId="6B8DEBBA" w14:textId="77777777" w:rsidR="00E857B9" w:rsidRPr="007D2E51" w:rsidRDefault="00E857B9" w:rsidP="005E7001"/>
    <w:p w14:paraId="54955D4C" w14:textId="77777777" w:rsidR="005E7001" w:rsidRPr="007D2E51" w:rsidRDefault="005E7001" w:rsidP="00E244A2">
      <w:pPr>
        <w:pStyle w:val="Heading1"/>
        <w:numPr>
          <w:ilvl w:val="0"/>
          <w:numId w:val="0"/>
        </w:numPr>
        <w:ind w:left="360" w:hanging="360"/>
      </w:pPr>
      <w:bookmarkStart w:id="29" w:name="_Toc166052224"/>
      <w:bookmarkStart w:id="30" w:name="_Toc166054070"/>
      <w:r w:rsidRPr="007D2E51">
        <w:t>Selbständigkeitserklärung</w:t>
      </w:r>
      <w:bookmarkEnd w:id="29"/>
      <w:bookmarkEnd w:id="30"/>
    </w:p>
    <w:p w14:paraId="01291331" w14:textId="77777777" w:rsidR="005E7001" w:rsidRPr="007D2E51" w:rsidRDefault="005E7001" w:rsidP="005E7001">
      <w:r w:rsidRPr="007D2E51">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7D2E51" w:rsidRDefault="005E7001" w:rsidP="005E7001"/>
    <w:p w14:paraId="525CD594" w14:textId="77777777" w:rsidR="005E7001" w:rsidRPr="007D2E51" w:rsidRDefault="005E7001" w:rsidP="005E7001">
      <w:r w:rsidRPr="007D2E51">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7D2E51" w:rsidRDefault="005E7001" w:rsidP="005E7001"/>
    <w:p w14:paraId="4CD3186D" w14:textId="77777777" w:rsidR="005E7001" w:rsidRPr="007D2E51" w:rsidRDefault="005E7001" w:rsidP="005E7001"/>
    <w:p w14:paraId="595CDDD8" w14:textId="77777777" w:rsidR="005E7001" w:rsidRPr="007D2E51" w:rsidRDefault="005E7001" w:rsidP="005E7001">
      <w:r w:rsidRPr="007D2E51">
        <w:t>Ort, Datum:</w:t>
      </w:r>
    </w:p>
    <w:p w14:paraId="5AB795E9" w14:textId="77777777" w:rsidR="005E7001" w:rsidRPr="007D2E51" w:rsidRDefault="005E7001" w:rsidP="005E7001"/>
    <w:p w14:paraId="02F52AA7" w14:textId="3DC1A4A5" w:rsidR="0091644A" w:rsidRPr="007D2E51" w:rsidRDefault="0091644A" w:rsidP="005E7001"/>
    <w:p w14:paraId="3AA38074" w14:textId="77777777" w:rsidR="0091644A" w:rsidRPr="007D2E51" w:rsidRDefault="0091644A" w:rsidP="0091644A">
      <w:pPr>
        <w:pStyle w:val="Heading1"/>
        <w:numPr>
          <w:ilvl w:val="0"/>
          <w:numId w:val="0"/>
        </w:numPr>
        <w:ind w:left="360" w:hanging="360"/>
      </w:pPr>
    </w:p>
    <w:p w14:paraId="2E4E8635" w14:textId="77777777" w:rsidR="0091644A" w:rsidRPr="007D2E51" w:rsidRDefault="0091644A" w:rsidP="0091644A">
      <w:pPr>
        <w:pStyle w:val="Heading1"/>
        <w:numPr>
          <w:ilvl w:val="0"/>
          <w:numId w:val="0"/>
        </w:numPr>
        <w:ind w:left="360" w:hanging="360"/>
      </w:pPr>
    </w:p>
    <w:p w14:paraId="537B403D" w14:textId="77777777" w:rsidR="0091644A" w:rsidRPr="007D2E51" w:rsidRDefault="0091644A" w:rsidP="0091644A">
      <w:pPr>
        <w:pStyle w:val="Heading1"/>
        <w:numPr>
          <w:ilvl w:val="0"/>
          <w:numId w:val="0"/>
        </w:numPr>
        <w:ind w:left="360" w:hanging="360"/>
      </w:pPr>
    </w:p>
    <w:p w14:paraId="0155C592" w14:textId="77777777" w:rsidR="0091644A" w:rsidRPr="007D2E51" w:rsidRDefault="0091644A" w:rsidP="0091644A">
      <w:pPr>
        <w:pStyle w:val="Heading1"/>
        <w:numPr>
          <w:ilvl w:val="0"/>
          <w:numId w:val="0"/>
        </w:numPr>
        <w:ind w:left="360" w:hanging="360"/>
      </w:pPr>
    </w:p>
    <w:p w14:paraId="72264DFC" w14:textId="77777777" w:rsidR="0091644A" w:rsidRPr="007D2E51" w:rsidRDefault="0091644A" w:rsidP="0091644A">
      <w:pPr>
        <w:pStyle w:val="Heading1"/>
        <w:numPr>
          <w:ilvl w:val="0"/>
          <w:numId w:val="0"/>
        </w:numPr>
        <w:ind w:left="360" w:hanging="360"/>
      </w:pPr>
    </w:p>
    <w:p w14:paraId="45139B27" w14:textId="77777777" w:rsidR="0091644A" w:rsidRPr="007D2E51" w:rsidRDefault="0091644A" w:rsidP="0091644A">
      <w:pPr>
        <w:pStyle w:val="Heading1"/>
        <w:numPr>
          <w:ilvl w:val="0"/>
          <w:numId w:val="0"/>
        </w:numPr>
        <w:ind w:left="360" w:hanging="360"/>
      </w:pPr>
    </w:p>
    <w:p w14:paraId="7999C092" w14:textId="3C14DC38" w:rsidR="007D2A18" w:rsidRPr="00951C7B" w:rsidRDefault="007D2A18" w:rsidP="00F56891"/>
    <w:sectPr w:rsidR="007D2A18" w:rsidRPr="00951C7B"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DBDEE7" w14:textId="77777777" w:rsidR="00D21EAD" w:rsidRPr="007D2E51" w:rsidRDefault="00D21EAD" w:rsidP="006312E0">
      <w:pPr>
        <w:spacing w:line="240" w:lineRule="auto"/>
      </w:pPr>
      <w:r w:rsidRPr="007D2E51">
        <w:separator/>
      </w:r>
    </w:p>
  </w:endnote>
  <w:endnote w:type="continuationSeparator" w:id="0">
    <w:p w14:paraId="451F0348" w14:textId="77777777" w:rsidR="00D21EAD" w:rsidRPr="007D2E51" w:rsidRDefault="00D21EAD" w:rsidP="006312E0">
      <w:pPr>
        <w:spacing w:line="240" w:lineRule="auto"/>
      </w:pPr>
      <w:r w:rsidRPr="007D2E5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7D2E51" w:rsidRDefault="00D745BA" w:rsidP="00CA541A">
    <w:pPr>
      <w:pStyle w:val="Footer"/>
      <w:spacing w:before="300"/>
      <w:rPr>
        <w:color w:val="697D91"/>
      </w:rPr>
    </w:pPr>
    <w:r w:rsidRPr="007D2E51">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7D2E51" w:rsidRDefault="006D6738" w:rsidP="006D6738">
                    <w:pPr>
                      <w:jc w:val="right"/>
                      <w:rPr>
                        <w:sz w:val="16"/>
                        <w:szCs w:val="16"/>
                      </w:rPr>
                    </w:pPr>
                    <w:r w:rsidRPr="007D2E51">
                      <w:rPr>
                        <w:sz w:val="16"/>
                        <w:szCs w:val="16"/>
                      </w:rPr>
                      <w:fldChar w:fldCharType="begin"/>
                    </w:r>
                    <w:r w:rsidRPr="007D2E51">
                      <w:rPr>
                        <w:sz w:val="16"/>
                        <w:szCs w:val="16"/>
                      </w:rPr>
                      <w:instrText xml:space="preserve"> PAGE   \* MERGEFORMAT </w:instrText>
                    </w:r>
                    <w:r w:rsidRPr="007D2E51">
                      <w:rPr>
                        <w:sz w:val="16"/>
                        <w:szCs w:val="16"/>
                      </w:rPr>
                      <w:fldChar w:fldCharType="separate"/>
                    </w:r>
                    <w:r w:rsidR="00D745BA" w:rsidRPr="007D2E51">
                      <w:rPr>
                        <w:sz w:val="16"/>
                        <w:szCs w:val="16"/>
                      </w:rPr>
                      <w:t>2</w:t>
                    </w:r>
                    <w:r w:rsidRPr="007D2E51">
                      <w:rPr>
                        <w:sz w:val="16"/>
                        <w:szCs w:val="16"/>
                      </w:rPr>
                      <w:fldChar w:fldCharType="end"/>
                    </w:r>
                  </w:p>
                </w:txbxContent>
              </v:textbox>
              <w10:wrap type="square" anchorx="page" anchory="page"/>
            </v:shape>
          </w:pict>
        </mc:Fallback>
      </mc:AlternateContent>
    </w:r>
    <w:r w:rsidR="00802E50" w:rsidRPr="007D2E51">
      <w:rPr>
        <w:color w:val="697D91"/>
      </w:rPr>
      <w:t>[Titel der Arbeit</w:t>
    </w:r>
    <w:r w:rsidR="00BB45BA" w:rsidRPr="007D2E51">
      <w:rPr>
        <w:color w:val="697D91"/>
      </w:rPr>
      <w:t>, Version, Datum</w:t>
    </w:r>
    <w:r w:rsidR="00802E50" w:rsidRPr="007D2E51">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7D2E51"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7D2E51" w:rsidRDefault="00045A90" w:rsidP="00045A90">
          <w:pPr>
            <w:pStyle w:val="Footer"/>
            <w:rPr>
              <w:b w:val="0"/>
              <w:bCs/>
            </w:rPr>
          </w:pPr>
          <w:r w:rsidRPr="007D2E51">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7D2E51" w:rsidRDefault="00045A90" w:rsidP="00045A90">
              <w:pPr>
                <w:pStyle w:val="Footer"/>
                <w:rPr>
                  <w:b w:val="0"/>
                  <w:bCs/>
                </w:rPr>
              </w:pPr>
              <w:r w:rsidRPr="007D2E51">
                <w:rPr>
                  <w:rStyle w:val="PlaceholderText"/>
                  <w:b w:val="0"/>
                  <w:bCs/>
                </w:rPr>
                <w:t>Departement</w:t>
              </w:r>
              <w:r w:rsidRPr="007D2E51">
                <w:rPr>
                  <w:rStyle w:val="PlaceholderText"/>
                  <w:b w:val="0"/>
                  <w:bCs/>
                </w:rPr>
                <w:br/>
                <w:t>Abteilung</w:t>
              </w:r>
            </w:p>
          </w:tc>
        </w:sdtContent>
      </w:sdt>
    </w:tr>
  </w:tbl>
  <w:p w14:paraId="0E1E8793" w14:textId="77777777" w:rsidR="007F79F4" w:rsidRPr="007D2E51"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57E2B8" w14:textId="77777777" w:rsidR="00D21EAD" w:rsidRPr="007D2E51" w:rsidRDefault="00D21EAD" w:rsidP="006312E0">
      <w:pPr>
        <w:spacing w:line="240" w:lineRule="auto"/>
      </w:pPr>
    </w:p>
  </w:footnote>
  <w:footnote w:type="continuationSeparator" w:id="0">
    <w:p w14:paraId="1112DA4D" w14:textId="77777777" w:rsidR="00D21EAD" w:rsidRPr="007D2E51" w:rsidRDefault="00D21EAD" w:rsidP="006312E0">
      <w:pPr>
        <w:spacing w:line="240" w:lineRule="auto"/>
      </w:pPr>
      <w:r w:rsidRPr="007D2E51">
        <w:continuationSeparator/>
      </w:r>
    </w:p>
  </w:footnote>
  <w:footnote w:id="1">
    <w:p w14:paraId="06E4DEEC" w14:textId="550FA28C" w:rsidR="00767DF3" w:rsidRPr="00767DF3" w:rsidRDefault="00767DF3">
      <w:pPr>
        <w:pStyle w:val="FootnoteText"/>
        <w:rPr>
          <w:lang w:val="en-US"/>
        </w:rPr>
      </w:pPr>
      <w:r>
        <w:rPr>
          <w:rStyle w:val="FootnoteReference"/>
        </w:rPr>
        <w:footnoteRef/>
      </w:r>
      <w:r>
        <w:t xml:space="preserve"> </w:t>
      </w:r>
      <w:r w:rsidRPr="00767DF3">
        <w:t>https://arc42.org/overvi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7D2E51" w:rsidRDefault="00D745BA" w:rsidP="001F1B9C">
    <w:pPr>
      <w:pStyle w:val="Header"/>
    </w:pPr>
    <w:r w:rsidRPr="007D2E51">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7D2E51" w:rsidRDefault="00D745BA" w:rsidP="004F7B96">
    <w:pPr>
      <w:pStyle w:val="Header"/>
      <w:spacing w:after="1900"/>
    </w:pPr>
    <w:r w:rsidRPr="007D2E51">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6"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6"/>
  </w:num>
  <w:num w:numId="7" w16cid:durableId="1666664160">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3CF0"/>
    <w:rsid w:val="00011073"/>
    <w:rsid w:val="00035727"/>
    <w:rsid w:val="00045A90"/>
    <w:rsid w:val="00050F8D"/>
    <w:rsid w:val="00052655"/>
    <w:rsid w:val="00095C44"/>
    <w:rsid w:val="000A3AD4"/>
    <w:rsid w:val="000B12E6"/>
    <w:rsid w:val="000E29F5"/>
    <w:rsid w:val="000F013A"/>
    <w:rsid w:val="000F3789"/>
    <w:rsid w:val="00111718"/>
    <w:rsid w:val="00112357"/>
    <w:rsid w:val="001215C7"/>
    <w:rsid w:val="001330B8"/>
    <w:rsid w:val="00133111"/>
    <w:rsid w:val="0015023D"/>
    <w:rsid w:val="00170D9E"/>
    <w:rsid w:val="00176DF1"/>
    <w:rsid w:val="00183580"/>
    <w:rsid w:val="001A534A"/>
    <w:rsid w:val="001B0F1A"/>
    <w:rsid w:val="001C4B4E"/>
    <w:rsid w:val="001E0286"/>
    <w:rsid w:val="001F0F2A"/>
    <w:rsid w:val="001F1B9C"/>
    <w:rsid w:val="0021211B"/>
    <w:rsid w:val="00220F0E"/>
    <w:rsid w:val="00241287"/>
    <w:rsid w:val="002458A3"/>
    <w:rsid w:val="002502B0"/>
    <w:rsid w:val="00272FC3"/>
    <w:rsid w:val="002770E5"/>
    <w:rsid w:val="00294D06"/>
    <w:rsid w:val="00296E81"/>
    <w:rsid w:val="002A0932"/>
    <w:rsid w:val="002B0461"/>
    <w:rsid w:val="002E4F2E"/>
    <w:rsid w:val="002E6B64"/>
    <w:rsid w:val="002E6C41"/>
    <w:rsid w:val="003010C0"/>
    <w:rsid w:val="00313E62"/>
    <w:rsid w:val="00314D27"/>
    <w:rsid w:val="0033009B"/>
    <w:rsid w:val="003511EC"/>
    <w:rsid w:val="00361112"/>
    <w:rsid w:val="003653F6"/>
    <w:rsid w:val="00380DCC"/>
    <w:rsid w:val="003838FC"/>
    <w:rsid w:val="003855CA"/>
    <w:rsid w:val="003B1648"/>
    <w:rsid w:val="003B66F4"/>
    <w:rsid w:val="003D4775"/>
    <w:rsid w:val="003E14BF"/>
    <w:rsid w:val="004144A2"/>
    <w:rsid w:val="00416C9D"/>
    <w:rsid w:val="004202F9"/>
    <w:rsid w:val="0042274F"/>
    <w:rsid w:val="0043448A"/>
    <w:rsid w:val="00462CB2"/>
    <w:rsid w:val="00464AA9"/>
    <w:rsid w:val="004A28AA"/>
    <w:rsid w:val="004D34A2"/>
    <w:rsid w:val="004D7D20"/>
    <w:rsid w:val="004F5192"/>
    <w:rsid w:val="004F7B96"/>
    <w:rsid w:val="00511D21"/>
    <w:rsid w:val="00514599"/>
    <w:rsid w:val="00520CA3"/>
    <w:rsid w:val="00530949"/>
    <w:rsid w:val="0053118D"/>
    <w:rsid w:val="005479A4"/>
    <w:rsid w:val="00552732"/>
    <w:rsid w:val="00556E27"/>
    <w:rsid w:val="00557394"/>
    <w:rsid w:val="005925A6"/>
    <w:rsid w:val="005B5FF7"/>
    <w:rsid w:val="005D2AC4"/>
    <w:rsid w:val="005D6623"/>
    <w:rsid w:val="005E3C39"/>
    <w:rsid w:val="005E7001"/>
    <w:rsid w:val="005F7206"/>
    <w:rsid w:val="00617613"/>
    <w:rsid w:val="006254BF"/>
    <w:rsid w:val="00627664"/>
    <w:rsid w:val="00630349"/>
    <w:rsid w:val="006312CC"/>
    <w:rsid w:val="006312E0"/>
    <w:rsid w:val="00633347"/>
    <w:rsid w:val="00651319"/>
    <w:rsid w:val="0065257C"/>
    <w:rsid w:val="00653679"/>
    <w:rsid w:val="006542BD"/>
    <w:rsid w:val="00677050"/>
    <w:rsid w:val="00683799"/>
    <w:rsid w:val="00686566"/>
    <w:rsid w:val="0069632F"/>
    <w:rsid w:val="006B0C5B"/>
    <w:rsid w:val="006D6738"/>
    <w:rsid w:val="006E2C85"/>
    <w:rsid w:val="006E46AC"/>
    <w:rsid w:val="006F7567"/>
    <w:rsid w:val="007050ED"/>
    <w:rsid w:val="00720853"/>
    <w:rsid w:val="00730698"/>
    <w:rsid w:val="0075075C"/>
    <w:rsid w:val="00761683"/>
    <w:rsid w:val="00767DF3"/>
    <w:rsid w:val="0077576F"/>
    <w:rsid w:val="00791948"/>
    <w:rsid w:val="007924D4"/>
    <w:rsid w:val="00796682"/>
    <w:rsid w:val="007A2D0E"/>
    <w:rsid w:val="007B4AC6"/>
    <w:rsid w:val="007D2A18"/>
    <w:rsid w:val="007D2E51"/>
    <w:rsid w:val="007D6F67"/>
    <w:rsid w:val="007E6849"/>
    <w:rsid w:val="007F2BDB"/>
    <w:rsid w:val="007F79F4"/>
    <w:rsid w:val="00800BF2"/>
    <w:rsid w:val="00802E50"/>
    <w:rsid w:val="00823773"/>
    <w:rsid w:val="0083388F"/>
    <w:rsid w:val="00871EEF"/>
    <w:rsid w:val="00880B64"/>
    <w:rsid w:val="00885C15"/>
    <w:rsid w:val="008A3DEF"/>
    <w:rsid w:val="008B6910"/>
    <w:rsid w:val="008D0BD6"/>
    <w:rsid w:val="008D3A9F"/>
    <w:rsid w:val="008D61F6"/>
    <w:rsid w:val="008D67FE"/>
    <w:rsid w:val="008D6DEA"/>
    <w:rsid w:val="008E2941"/>
    <w:rsid w:val="008F6A5F"/>
    <w:rsid w:val="009161C4"/>
    <w:rsid w:val="0091644A"/>
    <w:rsid w:val="009313D3"/>
    <w:rsid w:val="00932C5C"/>
    <w:rsid w:val="00944D1B"/>
    <w:rsid w:val="00951C7B"/>
    <w:rsid w:val="009546FD"/>
    <w:rsid w:val="009577BF"/>
    <w:rsid w:val="00981C8B"/>
    <w:rsid w:val="009B0030"/>
    <w:rsid w:val="009B18B4"/>
    <w:rsid w:val="009C1039"/>
    <w:rsid w:val="009C5D48"/>
    <w:rsid w:val="009C6BDF"/>
    <w:rsid w:val="009D5780"/>
    <w:rsid w:val="009D79DF"/>
    <w:rsid w:val="009F2467"/>
    <w:rsid w:val="009F5BCC"/>
    <w:rsid w:val="00A02C21"/>
    <w:rsid w:val="00A02D37"/>
    <w:rsid w:val="00A21620"/>
    <w:rsid w:val="00A27542"/>
    <w:rsid w:val="00A2781E"/>
    <w:rsid w:val="00A368BB"/>
    <w:rsid w:val="00A373F2"/>
    <w:rsid w:val="00A54C2F"/>
    <w:rsid w:val="00A65413"/>
    <w:rsid w:val="00A6797A"/>
    <w:rsid w:val="00A82729"/>
    <w:rsid w:val="00AA10D7"/>
    <w:rsid w:val="00AD1E5A"/>
    <w:rsid w:val="00AD3C46"/>
    <w:rsid w:val="00AD73E2"/>
    <w:rsid w:val="00AF78B9"/>
    <w:rsid w:val="00B001E3"/>
    <w:rsid w:val="00B06C02"/>
    <w:rsid w:val="00B25861"/>
    <w:rsid w:val="00B25A50"/>
    <w:rsid w:val="00B25DB1"/>
    <w:rsid w:val="00B31A91"/>
    <w:rsid w:val="00B642A4"/>
    <w:rsid w:val="00B664C3"/>
    <w:rsid w:val="00B807BC"/>
    <w:rsid w:val="00B81287"/>
    <w:rsid w:val="00B92F01"/>
    <w:rsid w:val="00B94E58"/>
    <w:rsid w:val="00B97C3D"/>
    <w:rsid w:val="00BA3BBB"/>
    <w:rsid w:val="00BB36F8"/>
    <w:rsid w:val="00BB45BA"/>
    <w:rsid w:val="00BB5D6C"/>
    <w:rsid w:val="00BC0108"/>
    <w:rsid w:val="00BD2F69"/>
    <w:rsid w:val="00BF2D5F"/>
    <w:rsid w:val="00C14D98"/>
    <w:rsid w:val="00C30550"/>
    <w:rsid w:val="00C6727C"/>
    <w:rsid w:val="00C73669"/>
    <w:rsid w:val="00C74878"/>
    <w:rsid w:val="00C75A33"/>
    <w:rsid w:val="00C810B6"/>
    <w:rsid w:val="00C824E0"/>
    <w:rsid w:val="00CA541A"/>
    <w:rsid w:val="00CA778F"/>
    <w:rsid w:val="00CA7D54"/>
    <w:rsid w:val="00CA7E54"/>
    <w:rsid w:val="00CB44E0"/>
    <w:rsid w:val="00CC722A"/>
    <w:rsid w:val="00CC7BBA"/>
    <w:rsid w:val="00CD0EB9"/>
    <w:rsid w:val="00CD37C7"/>
    <w:rsid w:val="00CD3C7E"/>
    <w:rsid w:val="00CD7A96"/>
    <w:rsid w:val="00CF618D"/>
    <w:rsid w:val="00D13744"/>
    <w:rsid w:val="00D21EAD"/>
    <w:rsid w:val="00D22D1B"/>
    <w:rsid w:val="00D37E22"/>
    <w:rsid w:val="00D562D0"/>
    <w:rsid w:val="00D745BA"/>
    <w:rsid w:val="00D77EF2"/>
    <w:rsid w:val="00D806D3"/>
    <w:rsid w:val="00DA4F15"/>
    <w:rsid w:val="00DA68B5"/>
    <w:rsid w:val="00DC5FF8"/>
    <w:rsid w:val="00DD41BF"/>
    <w:rsid w:val="00DE242C"/>
    <w:rsid w:val="00DE69EF"/>
    <w:rsid w:val="00DF2542"/>
    <w:rsid w:val="00DF4092"/>
    <w:rsid w:val="00DF6AAA"/>
    <w:rsid w:val="00DF6D19"/>
    <w:rsid w:val="00E07490"/>
    <w:rsid w:val="00E10859"/>
    <w:rsid w:val="00E10F0C"/>
    <w:rsid w:val="00E244A2"/>
    <w:rsid w:val="00E43329"/>
    <w:rsid w:val="00E54FEA"/>
    <w:rsid w:val="00E57FC1"/>
    <w:rsid w:val="00E70227"/>
    <w:rsid w:val="00E857B9"/>
    <w:rsid w:val="00E92FC0"/>
    <w:rsid w:val="00E9787C"/>
    <w:rsid w:val="00EA6666"/>
    <w:rsid w:val="00EC059F"/>
    <w:rsid w:val="00EC268E"/>
    <w:rsid w:val="00ED6401"/>
    <w:rsid w:val="00EF4B39"/>
    <w:rsid w:val="00F11518"/>
    <w:rsid w:val="00F30940"/>
    <w:rsid w:val="00F33235"/>
    <w:rsid w:val="00F36316"/>
    <w:rsid w:val="00F40917"/>
    <w:rsid w:val="00F56891"/>
    <w:rsid w:val="00F60A34"/>
    <w:rsid w:val="00F825B4"/>
    <w:rsid w:val="00F97575"/>
    <w:rsid w:val="00FB1A2D"/>
    <w:rsid w:val="00FF15F1"/>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uiPriority w:val="59"/>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diagramQuickStyle" Target="diagrams/quickStyle1.xml"/><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hyperlink" Target="https://moodle.bfh.ch/pluginfile.php/2979756/mod_resource/content/1/Merkblatt%20APA_V2.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jpeg"/><Relationship Id="rId10" Type="http://schemas.openxmlformats.org/officeDocument/2006/relationships/endnotes" Target="endnotes.xml"/><Relationship Id="rId19" Type="http://schemas.openxmlformats.org/officeDocument/2006/relationships/diagramColors" Target="diagrams/colors1.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2BA74F-5B4B-4C50-8702-E5490A4651F9}" type="doc">
      <dgm:prSet loTypeId="urn:microsoft.com/office/officeart/2005/8/layout/hierarchy6" loCatId="hierarchy" qsTypeId="urn:microsoft.com/office/officeart/2005/8/quickstyle/simple1" qsCatId="simple" csTypeId="urn:microsoft.com/office/officeart/2005/8/colors/accent1_2" csCatId="accent1" phldr="1"/>
      <dgm:spPr/>
      <dgm:t>
        <a:bodyPr/>
        <a:lstStyle/>
        <a:p>
          <a:endParaRPr lang="en-CH"/>
        </a:p>
      </dgm:t>
    </dgm:pt>
    <dgm:pt modelId="{AD333C46-8F2F-4D79-8EF9-3621D75D9CD7}">
      <dgm:prSet phldrT="[Text]"/>
      <dgm:spPr/>
      <dgm:t>
        <a:bodyPr/>
        <a:lstStyle/>
        <a:p>
          <a:r>
            <a:rPr lang="en-US"/>
            <a:t>Solarexpert</a:t>
          </a:r>
          <a:endParaRPr lang="en-CH"/>
        </a:p>
      </dgm:t>
    </dgm:pt>
    <dgm:pt modelId="{4AD3E450-A613-4EE5-B272-397F3869A769}" type="parTrans" cxnId="{876B4B51-CB21-4475-8409-99037F800853}">
      <dgm:prSet/>
      <dgm:spPr/>
      <dgm:t>
        <a:bodyPr/>
        <a:lstStyle/>
        <a:p>
          <a:endParaRPr lang="en-CH"/>
        </a:p>
      </dgm:t>
    </dgm:pt>
    <dgm:pt modelId="{49BCF357-8935-41FD-80D9-7B0F0A0474FE}" type="sibTrans" cxnId="{876B4B51-CB21-4475-8409-99037F800853}">
      <dgm:prSet/>
      <dgm:spPr/>
      <dgm:t>
        <a:bodyPr/>
        <a:lstStyle/>
        <a:p>
          <a:endParaRPr lang="en-CH"/>
        </a:p>
      </dgm:t>
    </dgm:pt>
    <dgm:pt modelId="{6BF43BA6-93F6-4F00-BEBA-73FE9113D8E0}">
      <dgm:prSet phldrT="[Text]"/>
      <dgm:spPr/>
      <dgm:t>
        <a:bodyPr/>
        <a:lstStyle/>
        <a:p>
          <a:r>
            <a:rPr lang="en-US"/>
            <a:t>Projektleiter, Architekt und Entwickler</a:t>
          </a:r>
        </a:p>
        <a:p>
          <a:r>
            <a:rPr lang="en-US"/>
            <a:t>Amos Zürcher</a:t>
          </a:r>
          <a:endParaRPr lang="en-CH"/>
        </a:p>
      </dgm:t>
    </dgm:pt>
    <dgm:pt modelId="{5058B1DA-6D29-490D-879B-2F66C54C7C8D}" type="parTrans" cxnId="{F99C244D-3416-401A-BA73-9E62027238D8}">
      <dgm:prSet/>
      <dgm:spPr/>
      <dgm:t>
        <a:bodyPr/>
        <a:lstStyle/>
        <a:p>
          <a:endParaRPr lang="en-CH"/>
        </a:p>
      </dgm:t>
    </dgm:pt>
    <dgm:pt modelId="{3594818D-EE0C-4B5D-9DEE-14FCD4521249}" type="sibTrans" cxnId="{F99C244D-3416-401A-BA73-9E62027238D8}">
      <dgm:prSet/>
      <dgm:spPr/>
      <dgm:t>
        <a:bodyPr/>
        <a:lstStyle/>
        <a:p>
          <a:endParaRPr lang="en-CH"/>
        </a:p>
      </dgm:t>
    </dgm:pt>
    <dgm:pt modelId="{82767C1B-6FF2-4D57-832D-811527F781C8}">
      <dgm:prSet phldrT="[Text]"/>
      <dgm:spPr/>
      <dgm:t>
        <a:bodyPr/>
        <a:lstStyle/>
        <a:p>
          <a:r>
            <a:rPr lang="en-US"/>
            <a:t>1. Experte</a:t>
          </a:r>
        </a:p>
        <a:p>
          <a:r>
            <a:rPr lang="en-US"/>
            <a:t>Max Helmut Kleiner</a:t>
          </a:r>
          <a:endParaRPr lang="en-CH"/>
        </a:p>
      </dgm:t>
    </dgm:pt>
    <dgm:pt modelId="{2478F1D8-041F-4745-AC0C-9F37513F8F80}" type="parTrans" cxnId="{E62AEF6E-D399-4AF2-8268-B64888F3ACAD}">
      <dgm:prSet/>
      <dgm:spPr/>
      <dgm:t>
        <a:bodyPr/>
        <a:lstStyle/>
        <a:p>
          <a:endParaRPr lang="en-CH"/>
        </a:p>
      </dgm:t>
    </dgm:pt>
    <dgm:pt modelId="{2F784893-025B-4837-A4D8-AB8A214F6369}" type="sibTrans" cxnId="{E62AEF6E-D399-4AF2-8268-B64888F3ACAD}">
      <dgm:prSet/>
      <dgm:spPr/>
      <dgm:t>
        <a:bodyPr/>
        <a:lstStyle/>
        <a:p>
          <a:endParaRPr lang="en-CH"/>
        </a:p>
      </dgm:t>
    </dgm:pt>
    <dgm:pt modelId="{143BEA39-1789-4ACC-A31F-27E570E92D0D}">
      <dgm:prSet phldrT="[Text]"/>
      <dgm:spPr/>
      <dgm:t>
        <a:bodyPr/>
        <a:lstStyle/>
        <a:p>
          <a:r>
            <a:rPr lang="en-US"/>
            <a:t>2. Experte</a:t>
          </a:r>
        </a:p>
        <a:p>
          <a:r>
            <a:rPr lang="en-US"/>
            <a:t>Arno Schmidhauser</a:t>
          </a:r>
          <a:endParaRPr lang="en-CH"/>
        </a:p>
      </dgm:t>
    </dgm:pt>
    <dgm:pt modelId="{87490F97-9837-4D31-89B8-E7353CA71CE5}" type="parTrans" cxnId="{F4E88E23-5BBF-4B34-98C7-686269A41D34}">
      <dgm:prSet/>
      <dgm:spPr/>
      <dgm:t>
        <a:bodyPr/>
        <a:lstStyle/>
        <a:p>
          <a:endParaRPr lang="en-CH"/>
        </a:p>
      </dgm:t>
    </dgm:pt>
    <dgm:pt modelId="{B8102192-43E3-460A-8AA2-502E069C8E35}" type="sibTrans" cxnId="{F4E88E23-5BBF-4B34-98C7-686269A41D34}">
      <dgm:prSet/>
      <dgm:spPr/>
      <dgm:t>
        <a:bodyPr/>
        <a:lstStyle/>
        <a:p>
          <a:endParaRPr lang="en-CH"/>
        </a:p>
      </dgm:t>
    </dgm:pt>
    <dgm:pt modelId="{7BB70D35-226B-4159-A49E-DB92E7D78C06}">
      <dgm:prSet phldrT="[Text]"/>
      <dgm:spPr/>
      <dgm:t>
        <a:bodyPr/>
        <a:lstStyle/>
        <a:p>
          <a:r>
            <a:rPr lang="en-US"/>
            <a:t>Fachlicher Experte</a:t>
          </a:r>
        </a:p>
        <a:p>
          <a:r>
            <a:rPr lang="en-US"/>
            <a:t>Bill Staub</a:t>
          </a:r>
          <a:endParaRPr lang="en-CH"/>
        </a:p>
      </dgm:t>
    </dgm:pt>
    <dgm:pt modelId="{1B30EF13-02D9-4293-8201-23D09D33E990}" type="parTrans" cxnId="{EF650356-668B-4657-A44F-74940870F6BC}">
      <dgm:prSet/>
      <dgm:spPr/>
      <dgm:t>
        <a:bodyPr/>
        <a:lstStyle/>
        <a:p>
          <a:endParaRPr lang="en-CH"/>
        </a:p>
      </dgm:t>
    </dgm:pt>
    <dgm:pt modelId="{7B660A29-B140-4B27-A07F-EA85568299F3}" type="sibTrans" cxnId="{EF650356-668B-4657-A44F-74940870F6BC}">
      <dgm:prSet/>
      <dgm:spPr/>
      <dgm:t>
        <a:bodyPr/>
        <a:lstStyle/>
        <a:p>
          <a:endParaRPr lang="en-CH"/>
        </a:p>
      </dgm:t>
    </dgm:pt>
    <dgm:pt modelId="{E3AA609D-535E-44FF-A117-E6B975F2F311}">
      <dgm:prSet phldrT="[Text]"/>
      <dgm:spPr/>
      <dgm:t>
        <a:bodyPr/>
        <a:lstStyle/>
        <a:p>
          <a:r>
            <a:rPr lang="en-US"/>
            <a:t>Virtuelle Auftraggeberin</a:t>
          </a:r>
        </a:p>
      </dgm:t>
    </dgm:pt>
    <dgm:pt modelId="{0673C230-1B39-4468-95AC-45FCAB3B4B0D}" type="parTrans" cxnId="{27A62CB4-0F35-46C8-8D22-FA6115B607D7}">
      <dgm:prSet/>
      <dgm:spPr/>
      <dgm:t>
        <a:bodyPr/>
        <a:lstStyle/>
        <a:p>
          <a:endParaRPr lang="en-CH"/>
        </a:p>
      </dgm:t>
    </dgm:pt>
    <dgm:pt modelId="{4910DBC9-0379-45BE-A70B-5231F600371B}" type="sibTrans" cxnId="{27A62CB4-0F35-46C8-8D22-FA6115B607D7}">
      <dgm:prSet/>
      <dgm:spPr/>
      <dgm:t>
        <a:bodyPr/>
        <a:lstStyle/>
        <a:p>
          <a:endParaRPr lang="en-CH"/>
        </a:p>
      </dgm:t>
    </dgm:pt>
    <dgm:pt modelId="{2DA8035F-7C07-4E8A-A241-D6E501C898DF}">
      <dgm:prSet phldrT="[Text]"/>
      <dgm:spPr/>
      <dgm:t>
        <a:bodyPr/>
        <a:lstStyle/>
        <a:p>
          <a:r>
            <a:rPr lang="en-US"/>
            <a:t>Projektdurchfürung</a:t>
          </a:r>
          <a:endParaRPr lang="en-CH"/>
        </a:p>
      </dgm:t>
    </dgm:pt>
    <dgm:pt modelId="{01A46872-4B19-4CF0-B18B-7109ADCAEF96}" type="parTrans" cxnId="{E59DD066-4C60-4986-B7D2-E940C2A229B1}">
      <dgm:prSet/>
      <dgm:spPr/>
      <dgm:t>
        <a:bodyPr/>
        <a:lstStyle/>
        <a:p>
          <a:endParaRPr lang="en-CH"/>
        </a:p>
      </dgm:t>
    </dgm:pt>
    <dgm:pt modelId="{DF407F13-1901-44BA-B0D4-290EB460F72E}" type="sibTrans" cxnId="{E59DD066-4C60-4986-B7D2-E940C2A229B1}">
      <dgm:prSet/>
      <dgm:spPr/>
      <dgm:t>
        <a:bodyPr/>
        <a:lstStyle/>
        <a:p>
          <a:endParaRPr lang="en-CH"/>
        </a:p>
      </dgm:t>
    </dgm:pt>
    <dgm:pt modelId="{CAF7B6E6-E6CA-426D-89AE-31E354A6D931}">
      <dgm:prSet phldrT="[Text]"/>
      <dgm:spPr/>
      <dgm:t>
        <a:bodyPr/>
        <a:lstStyle/>
        <a:p>
          <a:r>
            <a:rPr lang="en-US"/>
            <a:t>Qualitätsicherung und Bewertung</a:t>
          </a:r>
          <a:endParaRPr lang="en-CH"/>
        </a:p>
      </dgm:t>
    </dgm:pt>
    <dgm:pt modelId="{7982AC5E-B9C4-40B0-9522-509A379891F6}" type="parTrans" cxnId="{757ECF14-05AC-44EC-8CE8-D686193FF892}">
      <dgm:prSet/>
      <dgm:spPr/>
      <dgm:t>
        <a:bodyPr/>
        <a:lstStyle/>
        <a:p>
          <a:endParaRPr lang="en-CH"/>
        </a:p>
      </dgm:t>
    </dgm:pt>
    <dgm:pt modelId="{E6513749-58CB-4756-A393-8474C85F2C4D}" type="sibTrans" cxnId="{757ECF14-05AC-44EC-8CE8-D686193FF892}">
      <dgm:prSet/>
      <dgm:spPr/>
      <dgm:t>
        <a:bodyPr/>
        <a:lstStyle/>
        <a:p>
          <a:endParaRPr lang="en-CH"/>
        </a:p>
      </dgm:t>
    </dgm:pt>
    <dgm:pt modelId="{CB483DC4-59A7-48CE-952F-D63C59D0ABFD}">
      <dgm:prSet phldrT="[Text]"/>
      <dgm:spPr/>
      <dgm:t>
        <a:bodyPr/>
        <a:lstStyle/>
        <a:p>
          <a:r>
            <a:rPr lang="en-US"/>
            <a:t>Innhaltliche Korrektur</a:t>
          </a:r>
        </a:p>
        <a:p>
          <a:r>
            <a:rPr lang="en-US"/>
            <a:t>Regina Traber</a:t>
          </a:r>
          <a:endParaRPr lang="en-CH"/>
        </a:p>
      </dgm:t>
    </dgm:pt>
    <dgm:pt modelId="{40D3C7D3-91EC-4204-B037-9A4A1ABE563E}" type="parTrans" cxnId="{D6336552-C728-4FBC-89D5-53DF16419DA7}">
      <dgm:prSet/>
      <dgm:spPr/>
      <dgm:t>
        <a:bodyPr/>
        <a:lstStyle/>
        <a:p>
          <a:endParaRPr lang="en-CH"/>
        </a:p>
      </dgm:t>
    </dgm:pt>
    <dgm:pt modelId="{113ADD1A-D604-486F-81F9-296DA81B6B6B}" type="sibTrans" cxnId="{D6336552-C728-4FBC-89D5-53DF16419DA7}">
      <dgm:prSet/>
      <dgm:spPr/>
      <dgm:t>
        <a:bodyPr/>
        <a:lstStyle/>
        <a:p>
          <a:endParaRPr lang="en-CH"/>
        </a:p>
      </dgm:t>
    </dgm:pt>
    <dgm:pt modelId="{89C90D36-3CA4-40D0-95E8-922321057DD9}">
      <dgm:prSet phldrT="[Text]"/>
      <dgm:spPr/>
      <dgm:t>
        <a:bodyPr/>
        <a:lstStyle/>
        <a:p>
          <a:r>
            <a:rPr lang="en-US"/>
            <a:t>Grammatikalische Korrektur</a:t>
          </a:r>
        </a:p>
        <a:p>
          <a:r>
            <a:rPr lang="en-US"/>
            <a:t>Anna Zürcher</a:t>
          </a:r>
          <a:endParaRPr lang="en-CH"/>
        </a:p>
      </dgm:t>
    </dgm:pt>
    <dgm:pt modelId="{4540FAFA-784D-4054-A687-0B6CF0EDA364}" type="parTrans" cxnId="{43DD86A2-8238-49D3-A38B-1D5BBAB63A2B}">
      <dgm:prSet/>
      <dgm:spPr/>
      <dgm:t>
        <a:bodyPr/>
        <a:lstStyle/>
        <a:p>
          <a:endParaRPr lang="en-CH"/>
        </a:p>
      </dgm:t>
    </dgm:pt>
    <dgm:pt modelId="{8E9FF294-33CC-4942-8A64-D5B3BCAF5F1B}" type="sibTrans" cxnId="{43DD86A2-8238-49D3-A38B-1D5BBAB63A2B}">
      <dgm:prSet/>
      <dgm:spPr/>
      <dgm:t>
        <a:bodyPr/>
        <a:lstStyle/>
        <a:p>
          <a:endParaRPr lang="en-CH"/>
        </a:p>
      </dgm:t>
    </dgm:pt>
    <dgm:pt modelId="{03FCD5F1-3B64-4C19-AB1E-00B4F2884380}" type="pres">
      <dgm:prSet presAssocID="{DF2BA74F-5B4B-4C50-8702-E5490A4651F9}" presName="mainComposite" presStyleCnt="0">
        <dgm:presLayoutVars>
          <dgm:chPref val="1"/>
          <dgm:dir/>
          <dgm:animOne val="branch"/>
          <dgm:animLvl val="lvl"/>
          <dgm:resizeHandles val="exact"/>
        </dgm:presLayoutVars>
      </dgm:prSet>
      <dgm:spPr/>
    </dgm:pt>
    <dgm:pt modelId="{3D4A42BC-2925-4204-AAF9-AB0B10589088}" type="pres">
      <dgm:prSet presAssocID="{DF2BA74F-5B4B-4C50-8702-E5490A4651F9}" presName="hierFlow" presStyleCnt="0"/>
      <dgm:spPr/>
    </dgm:pt>
    <dgm:pt modelId="{4916F0EB-8F9A-40C5-9883-2556C07977F8}" type="pres">
      <dgm:prSet presAssocID="{DF2BA74F-5B4B-4C50-8702-E5490A4651F9}" presName="firstBuf" presStyleCnt="0"/>
      <dgm:spPr/>
    </dgm:pt>
    <dgm:pt modelId="{EE145907-ED5E-4BDC-97E8-2D8F67B6E021}" type="pres">
      <dgm:prSet presAssocID="{DF2BA74F-5B4B-4C50-8702-E5490A4651F9}" presName="hierChild1" presStyleCnt="0">
        <dgm:presLayoutVars>
          <dgm:chPref val="1"/>
          <dgm:animOne val="branch"/>
          <dgm:animLvl val="lvl"/>
        </dgm:presLayoutVars>
      </dgm:prSet>
      <dgm:spPr/>
    </dgm:pt>
    <dgm:pt modelId="{FF7BF2C0-110D-4AE9-84EA-F5A3C2F4A3A8}" type="pres">
      <dgm:prSet presAssocID="{AD333C46-8F2F-4D79-8EF9-3621D75D9CD7}" presName="Name14" presStyleCnt="0"/>
      <dgm:spPr/>
    </dgm:pt>
    <dgm:pt modelId="{A088D067-4B1C-4106-8C8B-4F387E1EA1DA}" type="pres">
      <dgm:prSet presAssocID="{AD333C46-8F2F-4D79-8EF9-3621D75D9CD7}" presName="level1Shape" presStyleLbl="node0" presStyleIdx="0" presStyleCnt="1">
        <dgm:presLayoutVars>
          <dgm:chPref val="3"/>
        </dgm:presLayoutVars>
      </dgm:prSet>
      <dgm:spPr/>
    </dgm:pt>
    <dgm:pt modelId="{DB652E10-0AED-4BFB-B490-72FD658C2471}" type="pres">
      <dgm:prSet presAssocID="{AD333C46-8F2F-4D79-8EF9-3621D75D9CD7}" presName="hierChild2" presStyleCnt="0"/>
      <dgm:spPr/>
    </dgm:pt>
    <dgm:pt modelId="{14438ED2-AB96-479E-8EC0-1EB9DDC8DEA0}" type="pres">
      <dgm:prSet presAssocID="{5058B1DA-6D29-490D-879B-2F66C54C7C8D}" presName="Name19" presStyleLbl="parChTrans1D2" presStyleIdx="0" presStyleCnt="1"/>
      <dgm:spPr/>
    </dgm:pt>
    <dgm:pt modelId="{4009095E-A9E3-47BE-A83C-2F1E406DF8B9}" type="pres">
      <dgm:prSet presAssocID="{6BF43BA6-93F6-4F00-BEBA-73FE9113D8E0}" presName="Name21" presStyleCnt="0"/>
      <dgm:spPr/>
    </dgm:pt>
    <dgm:pt modelId="{54B0BCAC-4877-4695-920D-943C973ED14A}" type="pres">
      <dgm:prSet presAssocID="{6BF43BA6-93F6-4F00-BEBA-73FE9113D8E0}" presName="level2Shape" presStyleLbl="node2" presStyleIdx="0" presStyleCnt="1"/>
      <dgm:spPr/>
    </dgm:pt>
    <dgm:pt modelId="{6503119E-DFFF-4F87-8707-8D0B9860084A}" type="pres">
      <dgm:prSet presAssocID="{6BF43BA6-93F6-4F00-BEBA-73FE9113D8E0}" presName="hierChild3" presStyleCnt="0"/>
      <dgm:spPr/>
    </dgm:pt>
    <dgm:pt modelId="{F7F54BDC-8646-4F7B-85A7-F856C4E2A796}" type="pres">
      <dgm:prSet presAssocID="{2478F1D8-041F-4745-AC0C-9F37513F8F80}" presName="Name19" presStyleLbl="parChTrans1D3" presStyleIdx="0" presStyleCnt="5"/>
      <dgm:spPr/>
    </dgm:pt>
    <dgm:pt modelId="{10C8F884-2523-45A3-9762-24AB777B1CFD}" type="pres">
      <dgm:prSet presAssocID="{82767C1B-6FF2-4D57-832D-811527F781C8}" presName="Name21" presStyleCnt="0"/>
      <dgm:spPr/>
    </dgm:pt>
    <dgm:pt modelId="{88522EA3-E773-4ACA-872A-E1AC0CA5780B}" type="pres">
      <dgm:prSet presAssocID="{82767C1B-6FF2-4D57-832D-811527F781C8}" presName="level2Shape" presStyleLbl="node3" presStyleIdx="0" presStyleCnt="5"/>
      <dgm:spPr/>
    </dgm:pt>
    <dgm:pt modelId="{488189AB-9606-470C-BAE7-FE7DBE856ADB}" type="pres">
      <dgm:prSet presAssocID="{82767C1B-6FF2-4D57-832D-811527F781C8}" presName="hierChild3" presStyleCnt="0"/>
      <dgm:spPr/>
    </dgm:pt>
    <dgm:pt modelId="{011DC273-69FC-4C21-83AD-1759EA39E68C}" type="pres">
      <dgm:prSet presAssocID="{87490F97-9837-4D31-89B8-E7353CA71CE5}" presName="Name19" presStyleLbl="parChTrans1D3" presStyleIdx="1" presStyleCnt="5"/>
      <dgm:spPr/>
    </dgm:pt>
    <dgm:pt modelId="{4C2551F3-C5EE-417E-9156-07E2F16EF6D7}" type="pres">
      <dgm:prSet presAssocID="{143BEA39-1789-4ACC-A31F-27E570E92D0D}" presName="Name21" presStyleCnt="0"/>
      <dgm:spPr/>
    </dgm:pt>
    <dgm:pt modelId="{36A3AB8B-46A4-45D5-B750-6439AFBCEFA2}" type="pres">
      <dgm:prSet presAssocID="{143BEA39-1789-4ACC-A31F-27E570E92D0D}" presName="level2Shape" presStyleLbl="node3" presStyleIdx="1" presStyleCnt="5"/>
      <dgm:spPr/>
    </dgm:pt>
    <dgm:pt modelId="{BD0E2F2B-DF2B-4653-A18C-9871688C114A}" type="pres">
      <dgm:prSet presAssocID="{143BEA39-1789-4ACC-A31F-27E570E92D0D}" presName="hierChild3" presStyleCnt="0"/>
      <dgm:spPr/>
    </dgm:pt>
    <dgm:pt modelId="{75880406-8515-494E-A4D8-AA00E3E9880F}" type="pres">
      <dgm:prSet presAssocID="{1B30EF13-02D9-4293-8201-23D09D33E990}" presName="Name19" presStyleLbl="parChTrans1D3" presStyleIdx="2" presStyleCnt="5"/>
      <dgm:spPr/>
    </dgm:pt>
    <dgm:pt modelId="{876520BC-D121-43AC-A762-279CB1D337EE}" type="pres">
      <dgm:prSet presAssocID="{7BB70D35-226B-4159-A49E-DB92E7D78C06}" presName="Name21" presStyleCnt="0"/>
      <dgm:spPr/>
    </dgm:pt>
    <dgm:pt modelId="{250A91EF-33D0-4D9B-8201-3A80A907BDA9}" type="pres">
      <dgm:prSet presAssocID="{7BB70D35-226B-4159-A49E-DB92E7D78C06}" presName="level2Shape" presStyleLbl="node3" presStyleIdx="2" presStyleCnt="5"/>
      <dgm:spPr/>
    </dgm:pt>
    <dgm:pt modelId="{0F2805DE-A914-4060-ADDF-590E8A3E0015}" type="pres">
      <dgm:prSet presAssocID="{7BB70D35-226B-4159-A49E-DB92E7D78C06}" presName="hierChild3" presStyleCnt="0"/>
      <dgm:spPr/>
    </dgm:pt>
    <dgm:pt modelId="{9A21B4CE-EA02-4934-8AEE-CA5AD0487D61}" type="pres">
      <dgm:prSet presAssocID="{40D3C7D3-91EC-4204-B037-9A4A1ABE563E}" presName="Name19" presStyleLbl="parChTrans1D3" presStyleIdx="3" presStyleCnt="5"/>
      <dgm:spPr/>
    </dgm:pt>
    <dgm:pt modelId="{85119B4A-E846-4F11-87CB-FBBD4DEF0D04}" type="pres">
      <dgm:prSet presAssocID="{CB483DC4-59A7-48CE-952F-D63C59D0ABFD}" presName="Name21" presStyleCnt="0"/>
      <dgm:spPr/>
    </dgm:pt>
    <dgm:pt modelId="{942B11A0-CBF1-4748-9D70-B30C07A0A2AE}" type="pres">
      <dgm:prSet presAssocID="{CB483DC4-59A7-48CE-952F-D63C59D0ABFD}" presName="level2Shape" presStyleLbl="node3" presStyleIdx="3" presStyleCnt="5"/>
      <dgm:spPr/>
    </dgm:pt>
    <dgm:pt modelId="{00CD08F9-B0C2-4D28-96AD-0607C6ABE2D9}" type="pres">
      <dgm:prSet presAssocID="{CB483DC4-59A7-48CE-952F-D63C59D0ABFD}" presName="hierChild3" presStyleCnt="0"/>
      <dgm:spPr/>
    </dgm:pt>
    <dgm:pt modelId="{356D47D8-3E56-418E-A641-4C1B84E950E0}" type="pres">
      <dgm:prSet presAssocID="{4540FAFA-784D-4054-A687-0B6CF0EDA364}" presName="Name19" presStyleLbl="parChTrans1D3" presStyleIdx="4" presStyleCnt="5"/>
      <dgm:spPr/>
    </dgm:pt>
    <dgm:pt modelId="{E7B36019-D903-42B9-9B67-1634DFACA8F5}" type="pres">
      <dgm:prSet presAssocID="{89C90D36-3CA4-40D0-95E8-922321057DD9}" presName="Name21" presStyleCnt="0"/>
      <dgm:spPr/>
    </dgm:pt>
    <dgm:pt modelId="{3375B6B0-A2C2-4269-8CEC-290A82C0912C}" type="pres">
      <dgm:prSet presAssocID="{89C90D36-3CA4-40D0-95E8-922321057DD9}" presName="level2Shape" presStyleLbl="node3" presStyleIdx="4" presStyleCnt="5"/>
      <dgm:spPr/>
    </dgm:pt>
    <dgm:pt modelId="{DDB598E8-B6F6-4100-B659-6791C79BB576}" type="pres">
      <dgm:prSet presAssocID="{89C90D36-3CA4-40D0-95E8-922321057DD9}" presName="hierChild3" presStyleCnt="0"/>
      <dgm:spPr/>
    </dgm:pt>
    <dgm:pt modelId="{E39FB354-2249-4906-BD0B-D78BBE42AA9B}" type="pres">
      <dgm:prSet presAssocID="{DF2BA74F-5B4B-4C50-8702-E5490A4651F9}" presName="bgShapesFlow" presStyleCnt="0"/>
      <dgm:spPr/>
    </dgm:pt>
    <dgm:pt modelId="{4F79027F-F8F9-49BE-A88B-8B1734D19870}" type="pres">
      <dgm:prSet presAssocID="{E3AA609D-535E-44FF-A117-E6B975F2F311}" presName="rectComp" presStyleCnt="0"/>
      <dgm:spPr/>
    </dgm:pt>
    <dgm:pt modelId="{EEE73037-4457-4CFC-B782-F2C52838E72B}" type="pres">
      <dgm:prSet presAssocID="{E3AA609D-535E-44FF-A117-E6B975F2F311}" presName="bgRect" presStyleLbl="bgShp" presStyleIdx="0" presStyleCnt="3"/>
      <dgm:spPr/>
    </dgm:pt>
    <dgm:pt modelId="{0B39930F-98B7-4416-9171-FAB1DDF27EB1}" type="pres">
      <dgm:prSet presAssocID="{E3AA609D-535E-44FF-A117-E6B975F2F311}" presName="bgRectTx" presStyleLbl="bgShp" presStyleIdx="0" presStyleCnt="3">
        <dgm:presLayoutVars>
          <dgm:bulletEnabled val="1"/>
        </dgm:presLayoutVars>
      </dgm:prSet>
      <dgm:spPr/>
    </dgm:pt>
    <dgm:pt modelId="{9283DE65-09CC-45FD-A84E-316527084472}" type="pres">
      <dgm:prSet presAssocID="{E3AA609D-535E-44FF-A117-E6B975F2F311}" presName="spComp" presStyleCnt="0"/>
      <dgm:spPr/>
    </dgm:pt>
    <dgm:pt modelId="{DDFA8947-C8AF-4AC5-A2D6-A4C026121D3A}" type="pres">
      <dgm:prSet presAssocID="{E3AA609D-535E-44FF-A117-E6B975F2F311}" presName="vSp" presStyleCnt="0"/>
      <dgm:spPr/>
    </dgm:pt>
    <dgm:pt modelId="{5A2685E2-05C2-4809-B08A-D86077268385}" type="pres">
      <dgm:prSet presAssocID="{2DA8035F-7C07-4E8A-A241-D6E501C898DF}" presName="rectComp" presStyleCnt="0"/>
      <dgm:spPr/>
    </dgm:pt>
    <dgm:pt modelId="{71A2E07D-25B8-44A3-AC7F-143F568ADC0C}" type="pres">
      <dgm:prSet presAssocID="{2DA8035F-7C07-4E8A-A241-D6E501C898DF}" presName="bgRect" presStyleLbl="bgShp" presStyleIdx="1" presStyleCnt="3"/>
      <dgm:spPr/>
    </dgm:pt>
    <dgm:pt modelId="{BDC4740F-A707-4DB0-B0C3-9084D5AECD0F}" type="pres">
      <dgm:prSet presAssocID="{2DA8035F-7C07-4E8A-A241-D6E501C898DF}" presName="bgRectTx" presStyleLbl="bgShp" presStyleIdx="1" presStyleCnt="3">
        <dgm:presLayoutVars>
          <dgm:bulletEnabled val="1"/>
        </dgm:presLayoutVars>
      </dgm:prSet>
      <dgm:spPr/>
    </dgm:pt>
    <dgm:pt modelId="{CECE4D5F-A3CB-47C1-9F07-D3ED4EC4E9ED}" type="pres">
      <dgm:prSet presAssocID="{2DA8035F-7C07-4E8A-A241-D6E501C898DF}" presName="spComp" presStyleCnt="0"/>
      <dgm:spPr/>
    </dgm:pt>
    <dgm:pt modelId="{0B17E493-8A35-401D-A478-733AAE3ED469}" type="pres">
      <dgm:prSet presAssocID="{2DA8035F-7C07-4E8A-A241-D6E501C898DF}" presName="vSp" presStyleCnt="0"/>
      <dgm:spPr/>
    </dgm:pt>
    <dgm:pt modelId="{EFB2AC07-294C-49E9-8FBC-8F7334BEF55A}" type="pres">
      <dgm:prSet presAssocID="{CAF7B6E6-E6CA-426D-89AE-31E354A6D931}" presName="rectComp" presStyleCnt="0"/>
      <dgm:spPr/>
    </dgm:pt>
    <dgm:pt modelId="{BA34E437-F1BE-425E-9E1E-8D36B37D4073}" type="pres">
      <dgm:prSet presAssocID="{CAF7B6E6-E6CA-426D-89AE-31E354A6D931}" presName="bgRect" presStyleLbl="bgShp" presStyleIdx="2" presStyleCnt="3"/>
      <dgm:spPr/>
    </dgm:pt>
    <dgm:pt modelId="{9B5B2116-8640-41A5-8FE0-5A7A913BE5E1}" type="pres">
      <dgm:prSet presAssocID="{CAF7B6E6-E6CA-426D-89AE-31E354A6D931}" presName="bgRectTx" presStyleLbl="bgShp" presStyleIdx="2" presStyleCnt="3">
        <dgm:presLayoutVars>
          <dgm:bulletEnabled val="1"/>
        </dgm:presLayoutVars>
      </dgm:prSet>
      <dgm:spPr/>
    </dgm:pt>
  </dgm:ptLst>
  <dgm:cxnLst>
    <dgm:cxn modelId="{757ECF14-05AC-44EC-8CE8-D686193FF892}" srcId="{DF2BA74F-5B4B-4C50-8702-E5490A4651F9}" destId="{CAF7B6E6-E6CA-426D-89AE-31E354A6D931}" srcOrd="3" destOrd="0" parTransId="{7982AC5E-B9C4-40B0-9522-509A379891F6}" sibTransId="{E6513749-58CB-4756-A393-8474C85F2C4D}"/>
    <dgm:cxn modelId="{F4E88E23-5BBF-4B34-98C7-686269A41D34}" srcId="{6BF43BA6-93F6-4F00-BEBA-73FE9113D8E0}" destId="{143BEA39-1789-4ACC-A31F-27E570E92D0D}" srcOrd="1" destOrd="0" parTransId="{87490F97-9837-4D31-89B8-E7353CA71CE5}" sibTransId="{B8102192-43E3-460A-8AA2-502E069C8E35}"/>
    <dgm:cxn modelId="{50E21628-155D-4774-BA3C-A5AF538F3845}" type="presOf" srcId="{6BF43BA6-93F6-4F00-BEBA-73FE9113D8E0}" destId="{54B0BCAC-4877-4695-920D-943C973ED14A}" srcOrd="0" destOrd="0" presId="urn:microsoft.com/office/officeart/2005/8/layout/hierarchy6"/>
    <dgm:cxn modelId="{E3E2F72A-BB14-4306-AD2C-216F14DF1C49}" type="presOf" srcId="{7BB70D35-226B-4159-A49E-DB92E7D78C06}" destId="{250A91EF-33D0-4D9B-8201-3A80A907BDA9}" srcOrd="0" destOrd="0" presId="urn:microsoft.com/office/officeart/2005/8/layout/hierarchy6"/>
    <dgm:cxn modelId="{22F5F033-35E8-4332-88BB-EEF6777F3A89}" type="presOf" srcId="{2478F1D8-041F-4745-AC0C-9F37513F8F80}" destId="{F7F54BDC-8646-4F7B-85A7-F856C4E2A796}" srcOrd="0" destOrd="0" presId="urn:microsoft.com/office/officeart/2005/8/layout/hierarchy6"/>
    <dgm:cxn modelId="{98CA6C37-7001-4182-A3DF-034356057086}" type="presOf" srcId="{40D3C7D3-91EC-4204-B037-9A4A1ABE563E}" destId="{9A21B4CE-EA02-4934-8AEE-CA5AD0487D61}" srcOrd="0" destOrd="0" presId="urn:microsoft.com/office/officeart/2005/8/layout/hierarchy6"/>
    <dgm:cxn modelId="{11D8785B-CEB9-47D5-B54D-B01D8EE03876}" type="presOf" srcId="{CAF7B6E6-E6CA-426D-89AE-31E354A6D931}" destId="{BA34E437-F1BE-425E-9E1E-8D36B37D4073}" srcOrd="0" destOrd="0" presId="urn:microsoft.com/office/officeart/2005/8/layout/hierarchy6"/>
    <dgm:cxn modelId="{53CB0B44-7E54-4910-9CC8-A21DCD78EA58}" type="presOf" srcId="{E3AA609D-535E-44FF-A117-E6B975F2F311}" destId="{EEE73037-4457-4CFC-B782-F2C52838E72B}" srcOrd="0" destOrd="0" presId="urn:microsoft.com/office/officeart/2005/8/layout/hierarchy6"/>
    <dgm:cxn modelId="{E59DD066-4C60-4986-B7D2-E940C2A229B1}" srcId="{DF2BA74F-5B4B-4C50-8702-E5490A4651F9}" destId="{2DA8035F-7C07-4E8A-A241-D6E501C898DF}" srcOrd="2" destOrd="0" parTransId="{01A46872-4B19-4CF0-B18B-7109ADCAEF96}" sibTransId="{DF407F13-1901-44BA-B0D4-290EB460F72E}"/>
    <dgm:cxn modelId="{F99C244D-3416-401A-BA73-9E62027238D8}" srcId="{AD333C46-8F2F-4D79-8EF9-3621D75D9CD7}" destId="{6BF43BA6-93F6-4F00-BEBA-73FE9113D8E0}" srcOrd="0" destOrd="0" parTransId="{5058B1DA-6D29-490D-879B-2F66C54C7C8D}" sibTransId="{3594818D-EE0C-4B5D-9DEE-14FCD4521249}"/>
    <dgm:cxn modelId="{CE65906E-ACE1-4801-8633-CA827DFD5BA1}" type="presOf" srcId="{143BEA39-1789-4ACC-A31F-27E570E92D0D}" destId="{36A3AB8B-46A4-45D5-B750-6439AFBCEFA2}" srcOrd="0" destOrd="0" presId="urn:microsoft.com/office/officeart/2005/8/layout/hierarchy6"/>
    <dgm:cxn modelId="{E62AEF6E-D399-4AF2-8268-B64888F3ACAD}" srcId="{6BF43BA6-93F6-4F00-BEBA-73FE9113D8E0}" destId="{82767C1B-6FF2-4D57-832D-811527F781C8}" srcOrd="0" destOrd="0" parTransId="{2478F1D8-041F-4745-AC0C-9F37513F8F80}" sibTransId="{2F784893-025B-4837-A4D8-AB8A214F6369}"/>
    <dgm:cxn modelId="{876B4B51-CB21-4475-8409-99037F800853}" srcId="{DF2BA74F-5B4B-4C50-8702-E5490A4651F9}" destId="{AD333C46-8F2F-4D79-8EF9-3621D75D9CD7}" srcOrd="0" destOrd="0" parTransId="{4AD3E450-A613-4EE5-B272-397F3869A769}" sibTransId="{49BCF357-8935-41FD-80D9-7B0F0A0474FE}"/>
    <dgm:cxn modelId="{D6336552-C728-4FBC-89D5-53DF16419DA7}" srcId="{6BF43BA6-93F6-4F00-BEBA-73FE9113D8E0}" destId="{CB483DC4-59A7-48CE-952F-D63C59D0ABFD}" srcOrd="3" destOrd="0" parTransId="{40D3C7D3-91EC-4204-B037-9A4A1ABE563E}" sibTransId="{113ADD1A-D604-486F-81F9-296DA81B6B6B}"/>
    <dgm:cxn modelId="{0621E852-743B-4D6E-9F11-AE51F19E8186}" type="presOf" srcId="{5058B1DA-6D29-490D-879B-2F66C54C7C8D}" destId="{14438ED2-AB96-479E-8EC0-1EB9DDC8DEA0}" srcOrd="0" destOrd="0" presId="urn:microsoft.com/office/officeart/2005/8/layout/hierarchy6"/>
    <dgm:cxn modelId="{EF650356-668B-4657-A44F-74940870F6BC}" srcId="{6BF43BA6-93F6-4F00-BEBA-73FE9113D8E0}" destId="{7BB70D35-226B-4159-A49E-DB92E7D78C06}" srcOrd="2" destOrd="0" parTransId="{1B30EF13-02D9-4293-8201-23D09D33E990}" sibTransId="{7B660A29-B140-4B27-A07F-EA85568299F3}"/>
    <dgm:cxn modelId="{A357F276-CD49-4A96-B1AB-591E4DA17B58}" type="presOf" srcId="{2DA8035F-7C07-4E8A-A241-D6E501C898DF}" destId="{71A2E07D-25B8-44A3-AC7F-143F568ADC0C}" srcOrd="0" destOrd="0" presId="urn:microsoft.com/office/officeart/2005/8/layout/hierarchy6"/>
    <dgm:cxn modelId="{DFF1B78E-8B2C-49B3-84DB-2C602F64E7CD}" type="presOf" srcId="{4540FAFA-784D-4054-A687-0B6CF0EDA364}" destId="{356D47D8-3E56-418E-A641-4C1B84E950E0}" srcOrd="0" destOrd="0" presId="urn:microsoft.com/office/officeart/2005/8/layout/hierarchy6"/>
    <dgm:cxn modelId="{8E90B992-F1D0-4F32-B5EC-3B7BFDEDCED4}" type="presOf" srcId="{82767C1B-6FF2-4D57-832D-811527F781C8}" destId="{88522EA3-E773-4ACA-872A-E1AC0CA5780B}" srcOrd="0" destOrd="0" presId="urn:microsoft.com/office/officeart/2005/8/layout/hierarchy6"/>
    <dgm:cxn modelId="{43DD86A2-8238-49D3-A38B-1D5BBAB63A2B}" srcId="{6BF43BA6-93F6-4F00-BEBA-73FE9113D8E0}" destId="{89C90D36-3CA4-40D0-95E8-922321057DD9}" srcOrd="4" destOrd="0" parTransId="{4540FAFA-784D-4054-A687-0B6CF0EDA364}" sibTransId="{8E9FF294-33CC-4942-8A64-D5B3BCAF5F1B}"/>
    <dgm:cxn modelId="{CC16D9A9-F9D3-4E5F-A69A-CBAFF7DA9204}" type="presOf" srcId="{2DA8035F-7C07-4E8A-A241-D6E501C898DF}" destId="{BDC4740F-A707-4DB0-B0C3-9084D5AECD0F}" srcOrd="1" destOrd="0" presId="urn:microsoft.com/office/officeart/2005/8/layout/hierarchy6"/>
    <dgm:cxn modelId="{27A62CB4-0F35-46C8-8D22-FA6115B607D7}" srcId="{DF2BA74F-5B4B-4C50-8702-E5490A4651F9}" destId="{E3AA609D-535E-44FF-A117-E6B975F2F311}" srcOrd="1" destOrd="0" parTransId="{0673C230-1B39-4468-95AC-45FCAB3B4B0D}" sibTransId="{4910DBC9-0379-45BE-A70B-5231F600371B}"/>
    <dgm:cxn modelId="{103AAFB6-2FB0-4B32-88E9-0F2F409E77C7}" type="presOf" srcId="{DF2BA74F-5B4B-4C50-8702-E5490A4651F9}" destId="{03FCD5F1-3B64-4C19-AB1E-00B4F2884380}" srcOrd="0" destOrd="0" presId="urn:microsoft.com/office/officeart/2005/8/layout/hierarchy6"/>
    <dgm:cxn modelId="{E03A85BF-1D64-4A89-A239-99FACE93FDBE}" type="presOf" srcId="{1B30EF13-02D9-4293-8201-23D09D33E990}" destId="{75880406-8515-494E-A4D8-AA00E3E9880F}" srcOrd="0" destOrd="0" presId="urn:microsoft.com/office/officeart/2005/8/layout/hierarchy6"/>
    <dgm:cxn modelId="{C728DECF-DC2F-4CC1-AF98-AD119068CAAD}" type="presOf" srcId="{AD333C46-8F2F-4D79-8EF9-3621D75D9CD7}" destId="{A088D067-4B1C-4106-8C8B-4F387E1EA1DA}" srcOrd="0" destOrd="0" presId="urn:microsoft.com/office/officeart/2005/8/layout/hierarchy6"/>
    <dgm:cxn modelId="{2DAE36DA-1BF0-489D-B8D6-B3B4181BB025}" type="presOf" srcId="{87490F97-9837-4D31-89B8-E7353CA71CE5}" destId="{011DC273-69FC-4C21-83AD-1759EA39E68C}" srcOrd="0" destOrd="0" presId="urn:microsoft.com/office/officeart/2005/8/layout/hierarchy6"/>
    <dgm:cxn modelId="{F75C04E3-C843-4AA0-8E0A-152BCD4DA881}" type="presOf" srcId="{CAF7B6E6-E6CA-426D-89AE-31E354A6D931}" destId="{9B5B2116-8640-41A5-8FE0-5A7A913BE5E1}" srcOrd="1" destOrd="0" presId="urn:microsoft.com/office/officeart/2005/8/layout/hierarchy6"/>
    <dgm:cxn modelId="{E1C9C3EE-6A1B-42F1-AA13-4EE687E7E590}" type="presOf" srcId="{E3AA609D-535E-44FF-A117-E6B975F2F311}" destId="{0B39930F-98B7-4416-9171-FAB1DDF27EB1}" srcOrd="1" destOrd="0" presId="urn:microsoft.com/office/officeart/2005/8/layout/hierarchy6"/>
    <dgm:cxn modelId="{CDA837F5-4148-48E3-B164-89731566B98E}" type="presOf" srcId="{CB483DC4-59A7-48CE-952F-D63C59D0ABFD}" destId="{942B11A0-CBF1-4748-9D70-B30C07A0A2AE}" srcOrd="0" destOrd="0" presId="urn:microsoft.com/office/officeart/2005/8/layout/hierarchy6"/>
    <dgm:cxn modelId="{EE6D77F8-57EF-42E0-ABD4-33894D3EA9F6}" type="presOf" srcId="{89C90D36-3CA4-40D0-95E8-922321057DD9}" destId="{3375B6B0-A2C2-4269-8CEC-290A82C0912C}" srcOrd="0" destOrd="0" presId="urn:microsoft.com/office/officeart/2005/8/layout/hierarchy6"/>
    <dgm:cxn modelId="{AECE53C8-081E-49C5-98E2-D3B96F57129A}" type="presParOf" srcId="{03FCD5F1-3B64-4C19-AB1E-00B4F2884380}" destId="{3D4A42BC-2925-4204-AAF9-AB0B10589088}" srcOrd="0" destOrd="0" presId="urn:microsoft.com/office/officeart/2005/8/layout/hierarchy6"/>
    <dgm:cxn modelId="{821DA394-7AC4-489C-B177-504FBFF6907F}" type="presParOf" srcId="{3D4A42BC-2925-4204-AAF9-AB0B10589088}" destId="{4916F0EB-8F9A-40C5-9883-2556C07977F8}" srcOrd="0" destOrd="0" presId="urn:microsoft.com/office/officeart/2005/8/layout/hierarchy6"/>
    <dgm:cxn modelId="{D1E8670C-F266-473B-A8B8-3B4B955149F9}" type="presParOf" srcId="{3D4A42BC-2925-4204-AAF9-AB0B10589088}" destId="{EE145907-ED5E-4BDC-97E8-2D8F67B6E021}" srcOrd="1" destOrd="0" presId="urn:microsoft.com/office/officeart/2005/8/layout/hierarchy6"/>
    <dgm:cxn modelId="{F706CFA9-D693-4B5E-B8A8-0700BF34B69D}" type="presParOf" srcId="{EE145907-ED5E-4BDC-97E8-2D8F67B6E021}" destId="{FF7BF2C0-110D-4AE9-84EA-F5A3C2F4A3A8}" srcOrd="0" destOrd="0" presId="urn:microsoft.com/office/officeart/2005/8/layout/hierarchy6"/>
    <dgm:cxn modelId="{BB4C2729-C1A0-40BA-A0AC-55AD0040537E}" type="presParOf" srcId="{FF7BF2C0-110D-4AE9-84EA-F5A3C2F4A3A8}" destId="{A088D067-4B1C-4106-8C8B-4F387E1EA1DA}" srcOrd="0" destOrd="0" presId="urn:microsoft.com/office/officeart/2005/8/layout/hierarchy6"/>
    <dgm:cxn modelId="{9DAA9DFA-18B0-4B30-BFA9-223CB83236C5}" type="presParOf" srcId="{FF7BF2C0-110D-4AE9-84EA-F5A3C2F4A3A8}" destId="{DB652E10-0AED-4BFB-B490-72FD658C2471}" srcOrd="1" destOrd="0" presId="urn:microsoft.com/office/officeart/2005/8/layout/hierarchy6"/>
    <dgm:cxn modelId="{FDDE77E5-AFBF-493B-97BB-42E450EEEEA8}" type="presParOf" srcId="{DB652E10-0AED-4BFB-B490-72FD658C2471}" destId="{14438ED2-AB96-479E-8EC0-1EB9DDC8DEA0}" srcOrd="0" destOrd="0" presId="urn:microsoft.com/office/officeart/2005/8/layout/hierarchy6"/>
    <dgm:cxn modelId="{0079F3C1-E1D1-4744-8592-75A46532E0C8}" type="presParOf" srcId="{DB652E10-0AED-4BFB-B490-72FD658C2471}" destId="{4009095E-A9E3-47BE-A83C-2F1E406DF8B9}" srcOrd="1" destOrd="0" presId="urn:microsoft.com/office/officeart/2005/8/layout/hierarchy6"/>
    <dgm:cxn modelId="{E6F87C64-68FC-456D-BEA8-9A67F15E219B}" type="presParOf" srcId="{4009095E-A9E3-47BE-A83C-2F1E406DF8B9}" destId="{54B0BCAC-4877-4695-920D-943C973ED14A}" srcOrd="0" destOrd="0" presId="urn:microsoft.com/office/officeart/2005/8/layout/hierarchy6"/>
    <dgm:cxn modelId="{A312269A-06B5-49EB-9BFB-5C2A5072ACFF}" type="presParOf" srcId="{4009095E-A9E3-47BE-A83C-2F1E406DF8B9}" destId="{6503119E-DFFF-4F87-8707-8D0B9860084A}" srcOrd="1" destOrd="0" presId="urn:microsoft.com/office/officeart/2005/8/layout/hierarchy6"/>
    <dgm:cxn modelId="{B631FA83-FBDD-4AF8-9DF0-D709661A9FB1}" type="presParOf" srcId="{6503119E-DFFF-4F87-8707-8D0B9860084A}" destId="{F7F54BDC-8646-4F7B-85A7-F856C4E2A796}" srcOrd="0" destOrd="0" presId="urn:microsoft.com/office/officeart/2005/8/layout/hierarchy6"/>
    <dgm:cxn modelId="{FFAA5EC4-E5E6-4DE7-A773-AE6086C685C7}" type="presParOf" srcId="{6503119E-DFFF-4F87-8707-8D0B9860084A}" destId="{10C8F884-2523-45A3-9762-24AB777B1CFD}" srcOrd="1" destOrd="0" presId="urn:microsoft.com/office/officeart/2005/8/layout/hierarchy6"/>
    <dgm:cxn modelId="{C4038E63-2094-48E3-BD75-0A7E351EE8B7}" type="presParOf" srcId="{10C8F884-2523-45A3-9762-24AB777B1CFD}" destId="{88522EA3-E773-4ACA-872A-E1AC0CA5780B}" srcOrd="0" destOrd="0" presId="urn:microsoft.com/office/officeart/2005/8/layout/hierarchy6"/>
    <dgm:cxn modelId="{03F47D4C-6935-4193-8531-E638EB2B2388}" type="presParOf" srcId="{10C8F884-2523-45A3-9762-24AB777B1CFD}" destId="{488189AB-9606-470C-BAE7-FE7DBE856ADB}" srcOrd="1" destOrd="0" presId="urn:microsoft.com/office/officeart/2005/8/layout/hierarchy6"/>
    <dgm:cxn modelId="{29C5766F-3A32-480A-AC29-C6B9B9F9D8D7}" type="presParOf" srcId="{6503119E-DFFF-4F87-8707-8D0B9860084A}" destId="{011DC273-69FC-4C21-83AD-1759EA39E68C}" srcOrd="2" destOrd="0" presId="urn:microsoft.com/office/officeart/2005/8/layout/hierarchy6"/>
    <dgm:cxn modelId="{98E564DB-75FA-4FE4-846D-2F2E74F2E701}" type="presParOf" srcId="{6503119E-DFFF-4F87-8707-8D0B9860084A}" destId="{4C2551F3-C5EE-417E-9156-07E2F16EF6D7}" srcOrd="3" destOrd="0" presId="urn:microsoft.com/office/officeart/2005/8/layout/hierarchy6"/>
    <dgm:cxn modelId="{69C28276-2374-43B7-B573-9C3A8386D3DF}" type="presParOf" srcId="{4C2551F3-C5EE-417E-9156-07E2F16EF6D7}" destId="{36A3AB8B-46A4-45D5-B750-6439AFBCEFA2}" srcOrd="0" destOrd="0" presId="urn:microsoft.com/office/officeart/2005/8/layout/hierarchy6"/>
    <dgm:cxn modelId="{7F8FD261-44C8-45DF-98FA-0A3F8BB0FD13}" type="presParOf" srcId="{4C2551F3-C5EE-417E-9156-07E2F16EF6D7}" destId="{BD0E2F2B-DF2B-4653-A18C-9871688C114A}" srcOrd="1" destOrd="0" presId="urn:microsoft.com/office/officeart/2005/8/layout/hierarchy6"/>
    <dgm:cxn modelId="{94D4097D-12A8-4E45-B40D-8673A99DA44F}" type="presParOf" srcId="{6503119E-DFFF-4F87-8707-8D0B9860084A}" destId="{75880406-8515-494E-A4D8-AA00E3E9880F}" srcOrd="4" destOrd="0" presId="urn:microsoft.com/office/officeart/2005/8/layout/hierarchy6"/>
    <dgm:cxn modelId="{C30E501B-F2CE-42BC-8025-45CCE9155F6C}" type="presParOf" srcId="{6503119E-DFFF-4F87-8707-8D0B9860084A}" destId="{876520BC-D121-43AC-A762-279CB1D337EE}" srcOrd="5" destOrd="0" presId="urn:microsoft.com/office/officeart/2005/8/layout/hierarchy6"/>
    <dgm:cxn modelId="{3CC0F74A-F64F-4562-AC3D-083926A4311A}" type="presParOf" srcId="{876520BC-D121-43AC-A762-279CB1D337EE}" destId="{250A91EF-33D0-4D9B-8201-3A80A907BDA9}" srcOrd="0" destOrd="0" presId="urn:microsoft.com/office/officeart/2005/8/layout/hierarchy6"/>
    <dgm:cxn modelId="{037901D4-20CF-4FFF-AB18-D9B60E52485A}" type="presParOf" srcId="{876520BC-D121-43AC-A762-279CB1D337EE}" destId="{0F2805DE-A914-4060-ADDF-590E8A3E0015}" srcOrd="1" destOrd="0" presId="urn:microsoft.com/office/officeart/2005/8/layout/hierarchy6"/>
    <dgm:cxn modelId="{854E6F74-C4FC-4D50-A417-CC4A4E21D233}" type="presParOf" srcId="{6503119E-DFFF-4F87-8707-8D0B9860084A}" destId="{9A21B4CE-EA02-4934-8AEE-CA5AD0487D61}" srcOrd="6" destOrd="0" presId="urn:microsoft.com/office/officeart/2005/8/layout/hierarchy6"/>
    <dgm:cxn modelId="{515B0D47-A077-4911-A977-3F9EEDDED1E7}" type="presParOf" srcId="{6503119E-DFFF-4F87-8707-8D0B9860084A}" destId="{85119B4A-E846-4F11-87CB-FBBD4DEF0D04}" srcOrd="7" destOrd="0" presId="urn:microsoft.com/office/officeart/2005/8/layout/hierarchy6"/>
    <dgm:cxn modelId="{97FAC78F-C68E-4A6C-9832-E2DE7F853A3A}" type="presParOf" srcId="{85119B4A-E846-4F11-87CB-FBBD4DEF0D04}" destId="{942B11A0-CBF1-4748-9D70-B30C07A0A2AE}" srcOrd="0" destOrd="0" presId="urn:microsoft.com/office/officeart/2005/8/layout/hierarchy6"/>
    <dgm:cxn modelId="{501F194E-13E0-4D34-A832-408CF2008BE7}" type="presParOf" srcId="{85119B4A-E846-4F11-87CB-FBBD4DEF0D04}" destId="{00CD08F9-B0C2-4D28-96AD-0607C6ABE2D9}" srcOrd="1" destOrd="0" presId="urn:microsoft.com/office/officeart/2005/8/layout/hierarchy6"/>
    <dgm:cxn modelId="{AA183942-E175-4D55-96C9-0BD2FDE9F78B}" type="presParOf" srcId="{6503119E-DFFF-4F87-8707-8D0B9860084A}" destId="{356D47D8-3E56-418E-A641-4C1B84E950E0}" srcOrd="8" destOrd="0" presId="urn:microsoft.com/office/officeart/2005/8/layout/hierarchy6"/>
    <dgm:cxn modelId="{D6F2EB43-7181-4064-A1B1-67B4CE988C24}" type="presParOf" srcId="{6503119E-DFFF-4F87-8707-8D0B9860084A}" destId="{E7B36019-D903-42B9-9B67-1634DFACA8F5}" srcOrd="9" destOrd="0" presId="urn:microsoft.com/office/officeart/2005/8/layout/hierarchy6"/>
    <dgm:cxn modelId="{29AAE74E-F099-434E-B3BA-3646BB8278FF}" type="presParOf" srcId="{E7B36019-D903-42B9-9B67-1634DFACA8F5}" destId="{3375B6B0-A2C2-4269-8CEC-290A82C0912C}" srcOrd="0" destOrd="0" presId="urn:microsoft.com/office/officeart/2005/8/layout/hierarchy6"/>
    <dgm:cxn modelId="{C74A454A-B540-4576-8836-A9944E172AC3}" type="presParOf" srcId="{E7B36019-D903-42B9-9B67-1634DFACA8F5}" destId="{DDB598E8-B6F6-4100-B659-6791C79BB576}" srcOrd="1" destOrd="0" presId="urn:microsoft.com/office/officeart/2005/8/layout/hierarchy6"/>
    <dgm:cxn modelId="{2446A9FA-CEB3-4F5F-9CA2-B38F76DD4E74}" type="presParOf" srcId="{03FCD5F1-3B64-4C19-AB1E-00B4F2884380}" destId="{E39FB354-2249-4906-BD0B-D78BBE42AA9B}" srcOrd="1" destOrd="0" presId="urn:microsoft.com/office/officeart/2005/8/layout/hierarchy6"/>
    <dgm:cxn modelId="{205703B2-B8D5-4D9F-88AA-FC907B9F4510}" type="presParOf" srcId="{E39FB354-2249-4906-BD0B-D78BBE42AA9B}" destId="{4F79027F-F8F9-49BE-A88B-8B1734D19870}" srcOrd="0" destOrd="0" presId="urn:microsoft.com/office/officeart/2005/8/layout/hierarchy6"/>
    <dgm:cxn modelId="{EB274BB8-8AE2-4084-8F15-08EBBE0AFEFA}" type="presParOf" srcId="{4F79027F-F8F9-49BE-A88B-8B1734D19870}" destId="{EEE73037-4457-4CFC-B782-F2C52838E72B}" srcOrd="0" destOrd="0" presId="urn:microsoft.com/office/officeart/2005/8/layout/hierarchy6"/>
    <dgm:cxn modelId="{058C9A28-4C81-47AF-966C-14020E59B747}" type="presParOf" srcId="{4F79027F-F8F9-49BE-A88B-8B1734D19870}" destId="{0B39930F-98B7-4416-9171-FAB1DDF27EB1}" srcOrd="1" destOrd="0" presId="urn:microsoft.com/office/officeart/2005/8/layout/hierarchy6"/>
    <dgm:cxn modelId="{5EA560F8-8AE9-40C7-A696-31FDA9209E4F}" type="presParOf" srcId="{E39FB354-2249-4906-BD0B-D78BBE42AA9B}" destId="{9283DE65-09CC-45FD-A84E-316527084472}" srcOrd="1" destOrd="0" presId="urn:microsoft.com/office/officeart/2005/8/layout/hierarchy6"/>
    <dgm:cxn modelId="{7110E7F4-A6D9-46F9-953E-27B234640AB0}" type="presParOf" srcId="{9283DE65-09CC-45FD-A84E-316527084472}" destId="{DDFA8947-C8AF-4AC5-A2D6-A4C026121D3A}" srcOrd="0" destOrd="0" presId="urn:microsoft.com/office/officeart/2005/8/layout/hierarchy6"/>
    <dgm:cxn modelId="{55F187E9-0D31-4B89-B4E5-9C6BA0611CA3}" type="presParOf" srcId="{E39FB354-2249-4906-BD0B-D78BBE42AA9B}" destId="{5A2685E2-05C2-4809-B08A-D86077268385}" srcOrd="2" destOrd="0" presId="urn:microsoft.com/office/officeart/2005/8/layout/hierarchy6"/>
    <dgm:cxn modelId="{9D498146-A982-442B-92A4-4321724C9E77}" type="presParOf" srcId="{5A2685E2-05C2-4809-B08A-D86077268385}" destId="{71A2E07D-25B8-44A3-AC7F-143F568ADC0C}" srcOrd="0" destOrd="0" presId="urn:microsoft.com/office/officeart/2005/8/layout/hierarchy6"/>
    <dgm:cxn modelId="{10473C09-BE16-455E-B34D-B959CA8026E4}" type="presParOf" srcId="{5A2685E2-05C2-4809-B08A-D86077268385}" destId="{BDC4740F-A707-4DB0-B0C3-9084D5AECD0F}" srcOrd="1" destOrd="0" presId="urn:microsoft.com/office/officeart/2005/8/layout/hierarchy6"/>
    <dgm:cxn modelId="{E711F357-A15A-4C27-B81F-81EE4D79F6A8}" type="presParOf" srcId="{E39FB354-2249-4906-BD0B-D78BBE42AA9B}" destId="{CECE4D5F-A3CB-47C1-9F07-D3ED4EC4E9ED}" srcOrd="3" destOrd="0" presId="urn:microsoft.com/office/officeart/2005/8/layout/hierarchy6"/>
    <dgm:cxn modelId="{9F1CB3B9-75C6-4E6C-82CF-28E5C8302094}" type="presParOf" srcId="{CECE4D5F-A3CB-47C1-9F07-D3ED4EC4E9ED}" destId="{0B17E493-8A35-401D-A478-733AAE3ED469}" srcOrd="0" destOrd="0" presId="urn:microsoft.com/office/officeart/2005/8/layout/hierarchy6"/>
    <dgm:cxn modelId="{D455D8DD-3B6A-40A2-B447-BDDC77BA0DF1}" type="presParOf" srcId="{E39FB354-2249-4906-BD0B-D78BBE42AA9B}" destId="{EFB2AC07-294C-49E9-8FBC-8F7334BEF55A}" srcOrd="4" destOrd="0" presId="urn:microsoft.com/office/officeart/2005/8/layout/hierarchy6"/>
    <dgm:cxn modelId="{D15A485D-1F02-4DEC-8323-012C78CBEB32}" type="presParOf" srcId="{EFB2AC07-294C-49E9-8FBC-8F7334BEF55A}" destId="{BA34E437-F1BE-425E-9E1E-8D36B37D4073}" srcOrd="0" destOrd="0" presId="urn:microsoft.com/office/officeart/2005/8/layout/hierarchy6"/>
    <dgm:cxn modelId="{BAD187A6-7DD1-4D21-B40F-B7654F3ED8E2}" type="presParOf" srcId="{EFB2AC07-294C-49E9-8FBC-8F7334BEF55A}" destId="{9B5B2116-8640-41A5-8FE0-5A7A913BE5E1}" srcOrd="1" destOrd="0" presId="urn:microsoft.com/office/officeart/2005/8/layout/hierarchy6"/>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A34E437-F1BE-425E-9E1E-8D36B37D4073}">
      <dsp:nvSpPr>
        <dsp:cNvPr id="0" name=""/>
        <dsp:cNvSpPr/>
      </dsp:nvSpPr>
      <dsp:spPr>
        <a:xfrm>
          <a:off x="0" y="1920954"/>
          <a:ext cx="5486400" cy="481131"/>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Qualitätsicherung und Bewertung</a:t>
          </a:r>
          <a:endParaRPr lang="en-CH" sz="1100" kern="1200"/>
        </a:p>
      </dsp:txBody>
      <dsp:txXfrm>
        <a:off x="0" y="1920954"/>
        <a:ext cx="1645920" cy="481131"/>
      </dsp:txXfrm>
    </dsp:sp>
    <dsp:sp modelId="{71A2E07D-25B8-44A3-AC7F-143F568ADC0C}">
      <dsp:nvSpPr>
        <dsp:cNvPr id="0" name=""/>
        <dsp:cNvSpPr/>
      </dsp:nvSpPr>
      <dsp:spPr>
        <a:xfrm>
          <a:off x="0" y="1359634"/>
          <a:ext cx="5486400" cy="481131"/>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Projektdurchfürung</a:t>
          </a:r>
          <a:endParaRPr lang="en-CH" sz="1100" kern="1200"/>
        </a:p>
      </dsp:txBody>
      <dsp:txXfrm>
        <a:off x="0" y="1359634"/>
        <a:ext cx="1645920" cy="481131"/>
      </dsp:txXfrm>
    </dsp:sp>
    <dsp:sp modelId="{EEE73037-4457-4CFC-B782-F2C52838E72B}">
      <dsp:nvSpPr>
        <dsp:cNvPr id="0" name=""/>
        <dsp:cNvSpPr/>
      </dsp:nvSpPr>
      <dsp:spPr>
        <a:xfrm>
          <a:off x="0" y="798314"/>
          <a:ext cx="5486400" cy="481131"/>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US" sz="1100" kern="1200"/>
            <a:t>Virtuelle Auftraggeberin</a:t>
          </a:r>
        </a:p>
      </dsp:txBody>
      <dsp:txXfrm>
        <a:off x="0" y="798314"/>
        <a:ext cx="1645920" cy="481131"/>
      </dsp:txXfrm>
    </dsp:sp>
    <dsp:sp modelId="{A088D067-4B1C-4106-8C8B-4F387E1EA1DA}">
      <dsp:nvSpPr>
        <dsp:cNvPr id="0" name=""/>
        <dsp:cNvSpPr/>
      </dsp:nvSpPr>
      <dsp:spPr>
        <a:xfrm>
          <a:off x="3210588" y="83840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Solarexpert</a:t>
          </a:r>
          <a:endParaRPr lang="en-CH" sz="500" kern="1200"/>
        </a:p>
      </dsp:txBody>
      <dsp:txXfrm>
        <a:off x="3222331" y="850151"/>
        <a:ext cx="577928" cy="377456"/>
      </dsp:txXfrm>
    </dsp:sp>
    <dsp:sp modelId="{14438ED2-AB96-479E-8EC0-1EB9DDC8DEA0}">
      <dsp:nvSpPr>
        <dsp:cNvPr id="0" name=""/>
        <dsp:cNvSpPr/>
      </dsp:nvSpPr>
      <dsp:spPr>
        <a:xfrm>
          <a:off x="3465576" y="1239351"/>
          <a:ext cx="91440" cy="160377"/>
        </a:xfrm>
        <a:custGeom>
          <a:avLst/>
          <a:gdLst/>
          <a:ahLst/>
          <a:cxnLst/>
          <a:rect l="0" t="0" r="0" b="0"/>
          <a:pathLst>
            <a:path>
              <a:moveTo>
                <a:pt x="45720" y="0"/>
              </a:moveTo>
              <a:lnTo>
                <a:pt x="45720" y="160377"/>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B0BCAC-4877-4695-920D-943C973ED14A}">
      <dsp:nvSpPr>
        <dsp:cNvPr id="0" name=""/>
        <dsp:cNvSpPr/>
      </dsp:nvSpPr>
      <dsp:spPr>
        <a:xfrm>
          <a:off x="3210588" y="139972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Projektleiter, Architekt und Entwickler</a:t>
          </a:r>
        </a:p>
        <a:p>
          <a:pPr marL="0" lvl="0" indent="0" algn="ctr" defTabSz="222250">
            <a:lnSpc>
              <a:spcPct val="90000"/>
            </a:lnSpc>
            <a:spcBef>
              <a:spcPct val="0"/>
            </a:spcBef>
            <a:spcAft>
              <a:spcPct val="35000"/>
            </a:spcAft>
            <a:buNone/>
          </a:pPr>
          <a:r>
            <a:rPr lang="en-US" sz="500" kern="1200"/>
            <a:t>Amos Zürcher</a:t>
          </a:r>
          <a:endParaRPr lang="en-CH" sz="500" kern="1200"/>
        </a:p>
      </dsp:txBody>
      <dsp:txXfrm>
        <a:off x="3222331" y="1411471"/>
        <a:ext cx="577928" cy="377456"/>
      </dsp:txXfrm>
    </dsp:sp>
    <dsp:sp modelId="{F7F54BDC-8646-4F7B-85A7-F856C4E2A796}">
      <dsp:nvSpPr>
        <dsp:cNvPr id="0" name=""/>
        <dsp:cNvSpPr/>
      </dsp:nvSpPr>
      <dsp:spPr>
        <a:xfrm>
          <a:off x="1947618" y="1800671"/>
          <a:ext cx="1563677" cy="160377"/>
        </a:xfrm>
        <a:custGeom>
          <a:avLst/>
          <a:gdLst/>
          <a:ahLst/>
          <a:cxnLst/>
          <a:rect l="0" t="0" r="0" b="0"/>
          <a:pathLst>
            <a:path>
              <a:moveTo>
                <a:pt x="1563677" y="0"/>
              </a:moveTo>
              <a:lnTo>
                <a:pt x="1563677" y="80188"/>
              </a:lnTo>
              <a:lnTo>
                <a:pt x="0" y="80188"/>
              </a:lnTo>
              <a:lnTo>
                <a:pt x="0" y="16037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8522EA3-E773-4ACA-872A-E1AC0CA5780B}">
      <dsp:nvSpPr>
        <dsp:cNvPr id="0" name=""/>
        <dsp:cNvSpPr/>
      </dsp:nvSpPr>
      <dsp:spPr>
        <a:xfrm>
          <a:off x="1646911" y="196104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1. Experte</a:t>
          </a:r>
        </a:p>
        <a:p>
          <a:pPr marL="0" lvl="0" indent="0" algn="ctr" defTabSz="222250">
            <a:lnSpc>
              <a:spcPct val="90000"/>
            </a:lnSpc>
            <a:spcBef>
              <a:spcPct val="0"/>
            </a:spcBef>
            <a:spcAft>
              <a:spcPct val="35000"/>
            </a:spcAft>
            <a:buNone/>
          </a:pPr>
          <a:r>
            <a:rPr lang="en-US" sz="500" kern="1200"/>
            <a:t>Max Helmut Kleiner</a:t>
          </a:r>
          <a:endParaRPr lang="en-CH" sz="500" kern="1200"/>
        </a:p>
      </dsp:txBody>
      <dsp:txXfrm>
        <a:off x="1658654" y="1972791"/>
        <a:ext cx="577928" cy="377456"/>
      </dsp:txXfrm>
    </dsp:sp>
    <dsp:sp modelId="{011DC273-69FC-4C21-83AD-1759EA39E68C}">
      <dsp:nvSpPr>
        <dsp:cNvPr id="0" name=""/>
        <dsp:cNvSpPr/>
      </dsp:nvSpPr>
      <dsp:spPr>
        <a:xfrm>
          <a:off x="2729457" y="1800671"/>
          <a:ext cx="781838" cy="160377"/>
        </a:xfrm>
        <a:custGeom>
          <a:avLst/>
          <a:gdLst/>
          <a:ahLst/>
          <a:cxnLst/>
          <a:rect l="0" t="0" r="0" b="0"/>
          <a:pathLst>
            <a:path>
              <a:moveTo>
                <a:pt x="781838" y="0"/>
              </a:moveTo>
              <a:lnTo>
                <a:pt x="781838" y="80188"/>
              </a:lnTo>
              <a:lnTo>
                <a:pt x="0" y="80188"/>
              </a:lnTo>
              <a:lnTo>
                <a:pt x="0" y="16037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6A3AB8B-46A4-45D5-B750-6439AFBCEFA2}">
      <dsp:nvSpPr>
        <dsp:cNvPr id="0" name=""/>
        <dsp:cNvSpPr/>
      </dsp:nvSpPr>
      <dsp:spPr>
        <a:xfrm>
          <a:off x="2428749" y="196104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2. Experte</a:t>
          </a:r>
        </a:p>
        <a:p>
          <a:pPr marL="0" lvl="0" indent="0" algn="ctr" defTabSz="222250">
            <a:lnSpc>
              <a:spcPct val="90000"/>
            </a:lnSpc>
            <a:spcBef>
              <a:spcPct val="0"/>
            </a:spcBef>
            <a:spcAft>
              <a:spcPct val="35000"/>
            </a:spcAft>
            <a:buNone/>
          </a:pPr>
          <a:r>
            <a:rPr lang="en-US" sz="500" kern="1200"/>
            <a:t>Arno Schmidhauser</a:t>
          </a:r>
          <a:endParaRPr lang="en-CH" sz="500" kern="1200"/>
        </a:p>
      </dsp:txBody>
      <dsp:txXfrm>
        <a:off x="2440492" y="1972791"/>
        <a:ext cx="577928" cy="377456"/>
      </dsp:txXfrm>
    </dsp:sp>
    <dsp:sp modelId="{75880406-8515-494E-A4D8-AA00E3E9880F}">
      <dsp:nvSpPr>
        <dsp:cNvPr id="0" name=""/>
        <dsp:cNvSpPr/>
      </dsp:nvSpPr>
      <dsp:spPr>
        <a:xfrm>
          <a:off x="3465576" y="1800671"/>
          <a:ext cx="91440" cy="160377"/>
        </a:xfrm>
        <a:custGeom>
          <a:avLst/>
          <a:gdLst/>
          <a:ahLst/>
          <a:cxnLst/>
          <a:rect l="0" t="0" r="0" b="0"/>
          <a:pathLst>
            <a:path>
              <a:moveTo>
                <a:pt x="45720" y="0"/>
              </a:moveTo>
              <a:lnTo>
                <a:pt x="45720" y="16037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0A91EF-33D0-4D9B-8201-3A80A907BDA9}">
      <dsp:nvSpPr>
        <dsp:cNvPr id="0" name=""/>
        <dsp:cNvSpPr/>
      </dsp:nvSpPr>
      <dsp:spPr>
        <a:xfrm>
          <a:off x="3210588" y="196104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Fachlicher Experte</a:t>
          </a:r>
        </a:p>
        <a:p>
          <a:pPr marL="0" lvl="0" indent="0" algn="ctr" defTabSz="222250">
            <a:lnSpc>
              <a:spcPct val="90000"/>
            </a:lnSpc>
            <a:spcBef>
              <a:spcPct val="0"/>
            </a:spcBef>
            <a:spcAft>
              <a:spcPct val="35000"/>
            </a:spcAft>
            <a:buNone/>
          </a:pPr>
          <a:r>
            <a:rPr lang="en-US" sz="500" kern="1200"/>
            <a:t>Bill Staub</a:t>
          </a:r>
          <a:endParaRPr lang="en-CH" sz="500" kern="1200"/>
        </a:p>
      </dsp:txBody>
      <dsp:txXfrm>
        <a:off x="3222331" y="1972791"/>
        <a:ext cx="577928" cy="377456"/>
      </dsp:txXfrm>
    </dsp:sp>
    <dsp:sp modelId="{9A21B4CE-EA02-4934-8AEE-CA5AD0487D61}">
      <dsp:nvSpPr>
        <dsp:cNvPr id="0" name=""/>
        <dsp:cNvSpPr/>
      </dsp:nvSpPr>
      <dsp:spPr>
        <a:xfrm>
          <a:off x="3511296" y="1800671"/>
          <a:ext cx="781838" cy="160377"/>
        </a:xfrm>
        <a:custGeom>
          <a:avLst/>
          <a:gdLst/>
          <a:ahLst/>
          <a:cxnLst/>
          <a:rect l="0" t="0" r="0" b="0"/>
          <a:pathLst>
            <a:path>
              <a:moveTo>
                <a:pt x="0" y="0"/>
              </a:moveTo>
              <a:lnTo>
                <a:pt x="0" y="80188"/>
              </a:lnTo>
              <a:lnTo>
                <a:pt x="781838" y="80188"/>
              </a:lnTo>
              <a:lnTo>
                <a:pt x="781838" y="16037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42B11A0-CBF1-4748-9D70-B30C07A0A2AE}">
      <dsp:nvSpPr>
        <dsp:cNvPr id="0" name=""/>
        <dsp:cNvSpPr/>
      </dsp:nvSpPr>
      <dsp:spPr>
        <a:xfrm>
          <a:off x="3992427" y="196104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Innhaltliche Korrektur</a:t>
          </a:r>
        </a:p>
        <a:p>
          <a:pPr marL="0" lvl="0" indent="0" algn="ctr" defTabSz="222250">
            <a:lnSpc>
              <a:spcPct val="90000"/>
            </a:lnSpc>
            <a:spcBef>
              <a:spcPct val="0"/>
            </a:spcBef>
            <a:spcAft>
              <a:spcPct val="35000"/>
            </a:spcAft>
            <a:buNone/>
          </a:pPr>
          <a:r>
            <a:rPr lang="en-US" sz="500" kern="1200"/>
            <a:t>Regina Traber</a:t>
          </a:r>
          <a:endParaRPr lang="en-CH" sz="500" kern="1200"/>
        </a:p>
      </dsp:txBody>
      <dsp:txXfrm>
        <a:off x="4004170" y="1972791"/>
        <a:ext cx="577928" cy="377456"/>
      </dsp:txXfrm>
    </dsp:sp>
    <dsp:sp modelId="{356D47D8-3E56-418E-A641-4C1B84E950E0}">
      <dsp:nvSpPr>
        <dsp:cNvPr id="0" name=""/>
        <dsp:cNvSpPr/>
      </dsp:nvSpPr>
      <dsp:spPr>
        <a:xfrm>
          <a:off x="3511296" y="1800671"/>
          <a:ext cx="1563677" cy="160377"/>
        </a:xfrm>
        <a:custGeom>
          <a:avLst/>
          <a:gdLst/>
          <a:ahLst/>
          <a:cxnLst/>
          <a:rect l="0" t="0" r="0" b="0"/>
          <a:pathLst>
            <a:path>
              <a:moveTo>
                <a:pt x="0" y="0"/>
              </a:moveTo>
              <a:lnTo>
                <a:pt x="0" y="80188"/>
              </a:lnTo>
              <a:lnTo>
                <a:pt x="1563677" y="80188"/>
              </a:lnTo>
              <a:lnTo>
                <a:pt x="1563677" y="160377"/>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75B6B0-A2C2-4269-8CEC-290A82C0912C}">
      <dsp:nvSpPr>
        <dsp:cNvPr id="0" name=""/>
        <dsp:cNvSpPr/>
      </dsp:nvSpPr>
      <dsp:spPr>
        <a:xfrm>
          <a:off x="4774266" y="1961048"/>
          <a:ext cx="601414" cy="40094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US" sz="500" kern="1200"/>
            <a:t>Grammatikalische Korrektur</a:t>
          </a:r>
        </a:p>
        <a:p>
          <a:pPr marL="0" lvl="0" indent="0" algn="ctr" defTabSz="222250">
            <a:lnSpc>
              <a:spcPct val="90000"/>
            </a:lnSpc>
            <a:spcBef>
              <a:spcPct val="0"/>
            </a:spcBef>
            <a:spcAft>
              <a:spcPct val="35000"/>
            </a:spcAft>
            <a:buNone/>
          </a:pPr>
          <a:r>
            <a:rPr lang="en-US" sz="500" kern="1200"/>
            <a:t>Anna Zürcher</a:t>
          </a:r>
          <a:endParaRPr lang="en-CH" sz="500" kern="1200"/>
        </a:p>
      </dsp:txBody>
      <dsp:txXfrm>
        <a:off x="4786009" y="1972791"/>
        <a:ext cx="577928" cy="37745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3.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4.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1</Pages>
  <Words>3270</Words>
  <Characters>18639</Characters>
  <Application>Microsoft Office Word</Application>
  <DocSecurity>0</DocSecurity>
  <Lines>155</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1866</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22</cp:revision>
  <cp:lastPrinted>2013-10-16T15:12:00Z</cp:lastPrinted>
  <dcterms:created xsi:type="dcterms:W3CDTF">2024-05-07T14:45:00Z</dcterms:created>
  <dcterms:modified xsi:type="dcterms:W3CDTF">2024-12-31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9kuPVj4m"/&gt;&lt;style id="http://www.zotero.org/styles/apa" locale="de-CH" hasBibliography="1" bibliographyStyleHasBeenSet="0"/&gt;&lt;prefs&gt;&lt;pref name="fieldType" value="Field"/&gt;&lt;pref name="automaticJourn</vt:lpwstr>
  </property>
  <property fmtid="{D5CDD505-2E9C-101B-9397-08002B2CF9AE}" pid="6" name="ZOTERO_PREF_2">
    <vt:lpwstr>alAbbreviations" value="true"/&gt;&lt;/prefs&gt;&lt;/data&gt;</vt:lpwstr>
  </property>
</Properties>
</file>